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7E952E88" w14:textId="1C3095EC" w:rsidR="00D54CB3" w:rsidRPr="00FF28FD" w:rsidRDefault="00460658"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T</w:t>
      </w:r>
      <w:r w:rsidR="00D54CB3">
        <w:rPr>
          <w:rFonts w:ascii="Times New Roman" w:eastAsia="Times New Roman" w:hAnsi="Times New Roman" w:cs="Times New Roman"/>
          <w:b/>
          <w:color w:val="000000"/>
          <w:sz w:val="24"/>
          <w:szCs w:val="24"/>
          <w:shd w:val="clear" w:color="auto" w:fill="FFFFFF"/>
        </w:rPr>
        <w:t>esting strategies</w:t>
      </w:r>
      <w:r w:rsidR="00D54CB3"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w:t>
      </w:r>
      <w:r w:rsidR="00816D4D">
        <w:rPr>
          <w:rFonts w:ascii="Times New Roman" w:eastAsia="Times New Roman" w:hAnsi="Times New Roman" w:cs="Times New Roman"/>
          <w:b/>
          <w:color w:val="000000"/>
          <w:sz w:val="24"/>
          <w:szCs w:val="24"/>
          <w:shd w:val="clear" w:color="auto" w:fill="FFFFFF"/>
        </w:rPr>
        <w:t>a congregate-setting</w:t>
      </w:r>
      <w:r>
        <w:rPr>
          <w:rFonts w:ascii="Times New Roman" w:eastAsia="Times New Roman" w:hAnsi="Times New Roman" w:cs="Times New Roman"/>
          <w:b/>
          <w:color w:val="000000"/>
          <w:sz w:val="24"/>
          <w:szCs w:val="24"/>
          <w:shd w:val="clear" w:color="auto" w:fill="FFFFFF"/>
        </w:rPr>
        <w:t xml:space="preserve">: A </w:t>
      </w:r>
      <w:commentRangeStart w:id="0"/>
      <w:commentRangeStart w:id="1"/>
      <w:r>
        <w:rPr>
          <w:rFonts w:ascii="Times New Roman" w:eastAsia="Times New Roman" w:hAnsi="Times New Roman" w:cs="Times New Roman"/>
          <w:b/>
          <w:color w:val="000000"/>
          <w:sz w:val="24"/>
          <w:szCs w:val="24"/>
          <w:shd w:val="clear" w:color="auto" w:fill="FFFFFF"/>
        </w:rPr>
        <w:t>modeling</w:t>
      </w:r>
      <w:commentRangeEnd w:id="0"/>
      <w:r w:rsidR="005E208C">
        <w:rPr>
          <w:rStyle w:val="CommentReference"/>
          <w:rFonts w:ascii="Times New Roman" w:hAnsi="Times New Roman" w:cs="Times New Roman"/>
        </w:rPr>
        <w:commentReference w:id="0"/>
      </w:r>
      <w:commentRangeEnd w:id="1"/>
      <w:r w:rsidR="005D11A5">
        <w:rPr>
          <w:rStyle w:val="CommentReference"/>
          <w:rFonts w:ascii="Times New Roman" w:hAnsi="Times New Roman" w:cs="Times New Roman"/>
        </w:rPr>
        <w:commentReference w:id="1"/>
      </w:r>
      <w:r>
        <w:rPr>
          <w:rFonts w:ascii="Times New Roman" w:eastAsia="Times New Roman" w:hAnsi="Times New Roman" w:cs="Times New Roman"/>
          <w:b/>
          <w:color w:val="000000"/>
          <w:sz w:val="24"/>
          <w:szCs w:val="24"/>
          <w:shd w:val="clear" w:color="auto" w:fill="FFFFFF"/>
        </w:rPr>
        <w:t xml:space="preserve"> study</w:t>
      </w:r>
    </w:p>
    <w:p w14:paraId="0721C3D2" w14:textId="77777777" w:rsidR="000B3CAB" w:rsidRDefault="000B3CAB" w:rsidP="00D54CB3">
      <w:pPr>
        <w:rPr>
          <w:rFonts w:ascii="Times New Roman" w:eastAsia="Times New Roman" w:hAnsi="Times New Roman" w:cs="Times New Roman"/>
          <w:sz w:val="24"/>
          <w:szCs w:val="24"/>
          <w:shd w:val="clear" w:color="auto" w:fill="FFFFFF"/>
        </w:rPr>
      </w:pP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44328320" w14:textId="60DD4348" w:rsidR="003B644F" w:rsidRP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 xml:space="preserve">(NK </w:t>
      </w:r>
      <w:proofErr w:type="spellStart"/>
      <w:r>
        <w:rPr>
          <w:rFonts w:ascii="Times New Roman" w:eastAsia="Times New Roman" w:hAnsi="Times New Roman" w:cs="Times New Roman"/>
          <w:iCs/>
          <w:color w:val="000000"/>
          <w:sz w:val="24"/>
          <w:szCs w:val="24"/>
          <w:shd w:val="clear" w:color="auto" w:fill="FFFFFF"/>
        </w:rPr>
        <w:t>Skaff</w:t>
      </w:r>
      <w:proofErr w:type="spellEnd"/>
      <w:r>
        <w:rPr>
          <w:rFonts w:ascii="Times New Roman" w:eastAsia="Times New Roman" w:hAnsi="Times New Roman" w:cs="Times New Roman"/>
          <w:iCs/>
          <w:color w:val="000000"/>
          <w:sz w:val="24"/>
          <w:szCs w:val="24"/>
          <w:shd w:val="clear" w:color="auto" w:fill="FFFFFF"/>
        </w:rPr>
        <w:t>, R Fukunaga)</w:t>
      </w:r>
    </w:p>
    <w:p w14:paraId="0914AEA6" w14:textId="77777777"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07D5389F"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72CCBCED"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0C666B24" w:rsidR="00C93F3D" w:rsidRPr="003E5048" w:rsidRDefault="00C93F3D" w:rsidP="000B3CAB">
      <w:pPr>
        <w:spacing w:line="480" w:lineRule="auto"/>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ongregate settings remain a serious threat to the health of vulnerable populations such as people experiencing incarceration, </w:t>
      </w:r>
      <w:r w:rsidR="00994335">
        <w:rPr>
          <w:rFonts w:ascii="Times New Roman" w:hAnsi="Times New Roman" w:cs="Times New Roman"/>
          <w:bCs/>
          <w:sz w:val="24"/>
          <w:szCs w:val="24"/>
        </w:rPr>
        <w:t xml:space="preserve">those experiencing homelessness, </w:t>
      </w:r>
      <w:r w:rsidR="00666A7F">
        <w:rPr>
          <w:rFonts w:ascii="Times New Roman" w:hAnsi="Times New Roman" w:cs="Times New Roman"/>
          <w:bCs/>
          <w:sz w:val="24"/>
          <w:szCs w:val="24"/>
        </w:rPr>
        <w:t xml:space="preserve">and </w:t>
      </w:r>
      <w:r w:rsidR="001458E3">
        <w:rPr>
          <w:rFonts w:ascii="Times New Roman" w:hAnsi="Times New Roman" w:cs="Times New Roman"/>
          <w:bCs/>
          <w:sz w:val="24"/>
          <w:szCs w:val="24"/>
        </w:rPr>
        <w:t xml:space="preserve">the elderly. </w:t>
      </w:r>
      <w:r w:rsidR="00806053">
        <w:rPr>
          <w:rFonts w:ascii="Times New Roman" w:hAnsi="Times New Roman" w:cs="Times New Roman"/>
          <w:bCs/>
          <w:sz w:val="24"/>
          <w:szCs w:val="24"/>
        </w:rPr>
        <w:t xml:space="preserve">Using the California </w:t>
      </w:r>
      <w:r w:rsidR="00994335">
        <w:rPr>
          <w:rFonts w:ascii="Times New Roman" w:hAnsi="Times New Roman" w:cs="Times New Roman"/>
          <w:bCs/>
          <w:sz w:val="24"/>
          <w:szCs w:val="24"/>
        </w:rPr>
        <w:t xml:space="preserve">State </w:t>
      </w:r>
      <w:r w:rsidR="00806053">
        <w:rPr>
          <w:rFonts w:ascii="Times New Roman" w:hAnsi="Times New Roman" w:cs="Times New Roman"/>
          <w:bCs/>
          <w:sz w:val="24"/>
          <w:szCs w:val="24"/>
        </w:rPr>
        <w:t xml:space="preserve">Prison System as a case example, </w:t>
      </w:r>
      <w:r w:rsidR="00806053">
        <w:rPr>
          <w:rFonts w:ascii="Times New Roman" w:eastAsiaTheme="minorEastAsia" w:hAnsi="Times New Roman" w:cs="Times New Roman"/>
          <w:bCs/>
          <w:sz w:val="24"/>
          <w:szCs w:val="24"/>
        </w:rPr>
        <w:t xml:space="preserve">we </w:t>
      </w:r>
      <w:r w:rsidR="003E5048">
        <w:rPr>
          <w:rFonts w:ascii="Times New Roman" w:eastAsiaTheme="minorEastAsia" w:hAnsi="Times New Roman" w:cs="Times New Roman"/>
          <w:bCs/>
          <w:sz w:val="24"/>
          <w:szCs w:val="24"/>
        </w:rPr>
        <w:t>devel</w:t>
      </w:r>
      <w:r w:rsidR="00994335">
        <w:rPr>
          <w:rFonts w:ascii="Times New Roman" w:eastAsiaTheme="minorEastAsia" w:hAnsi="Times New Roman" w:cs="Times New Roman"/>
          <w:bCs/>
          <w:sz w:val="24"/>
          <w:szCs w:val="24"/>
        </w:rPr>
        <w:t>o</w:t>
      </w:r>
      <w:r w:rsidR="003E5048">
        <w:rPr>
          <w:rFonts w:ascii="Times New Roman" w:eastAsiaTheme="minorEastAsia" w:hAnsi="Times New Roman" w:cs="Times New Roman"/>
          <w:bCs/>
          <w:sz w:val="24"/>
          <w:szCs w:val="24"/>
        </w:rPr>
        <w:t>p</w:t>
      </w:r>
      <w:r w:rsidR="00994335">
        <w:rPr>
          <w:rFonts w:ascii="Times New Roman" w:eastAsiaTheme="minorEastAsia" w:hAnsi="Times New Roman" w:cs="Times New Roman"/>
          <w:bCs/>
          <w:sz w:val="24"/>
          <w:szCs w:val="24"/>
        </w:rPr>
        <w:t>ed</w:t>
      </w:r>
      <w:r w:rsidR="003E5048">
        <w:rPr>
          <w:rFonts w:ascii="Times New Roman" w:eastAsiaTheme="minorEastAsia" w:hAnsi="Times New Roman" w:cs="Times New Roman"/>
          <w:bCs/>
          <w:sz w:val="24"/>
          <w:szCs w:val="24"/>
        </w:rPr>
        <w:t xml:space="preserve"> an individual-based model </w:t>
      </w:r>
      <w:r w:rsidR="00994335">
        <w:rPr>
          <w:rFonts w:ascii="Times New Roman" w:eastAsiaTheme="minorEastAsia" w:hAnsi="Times New Roman" w:cs="Times New Roman"/>
          <w:bCs/>
          <w:sz w:val="24"/>
          <w:szCs w:val="24"/>
        </w:rPr>
        <w:t>accounting</w:t>
      </w:r>
      <w:r w:rsidR="000739F4">
        <w:rPr>
          <w:rFonts w:ascii="Times New Roman" w:eastAsiaTheme="minorEastAsia" w:hAnsi="Times New Roman" w:cs="Times New Roman"/>
          <w:bCs/>
          <w:sz w:val="24"/>
          <w:szCs w:val="24"/>
        </w:rPr>
        <w:t xml:space="preserve"> for </w:t>
      </w:r>
      <w:r w:rsidR="00994335">
        <w:rPr>
          <w:rFonts w:ascii="Times New Roman" w:eastAsiaTheme="minorEastAsia" w:hAnsi="Times New Roman" w:cs="Times New Roman"/>
          <w:bCs/>
          <w:sz w:val="24"/>
          <w:szCs w:val="24"/>
        </w:rPr>
        <w:t>individual</w:t>
      </w:r>
      <w:r w:rsidR="000739F4">
        <w:rPr>
          <w:rFonts w:ascii="Times New Roman" w:eastAsiaTheme="minorEastAsia" w:hAnsi="Times New Roman" w:cs="Times New Roman"/>
          <w:bCs/>
          <w:sz w:val="24"/>
          <w:szCs w:val="24"/>
        </w:rPr>
        <w:t xml:space="preserve"> infectiousness through time, staff </w:t>
      </w:r>
      <w:ins w:id="2" w:author="Zhao, Guixiang (Grace) (CDC/ONDIEH/NCCDPHP)" w:date="2021-08-17T17:07:00Z">
        <w:r w:rsidR="00E41987">
          <w:rPr>
            <w:rFonts w:ascii="Times New Roman" w:eastAsiaTheme="minorEastAsia" w:hAnsi="Times New Roman" w:cs="Times New Roman"/>
            <w:bCs/>
            <w:sz w:val="24"/>
            <w:szCs w:val="24"/>
          </w:rPr>
          <w:t xml:space="preserve">work </w:t>
        </w:r>
      </w:ins>
      <w:r w:rsidR="000739F4">
        <w:rPr>
          <w:rFonts w:ascii="Times New Roman" w:eastAsiaTheme="minorEastAsia" w:hAnsi="Times New Roman" w:cs="Times New Roman"/>
          <w:bCs/>
          <w:sz w:val="24"/>
          <w:szCs w:val="24"/>
        </w:rPr>
        <w:t xml:space="preserve">schedules, and testing schedules </w:t>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community transmission of SARS-CoV</w:t>
      </w:r>
      <w:ins w:id="3" w:author="Zhao, Guixiang (Grace) (CDC/ONDIEH/NCCDPHP)" w:date="2021-08-17T17:07:00Z">
        <w:r w:rsidR="00E41987">
          <w:rPr>
            <w:rFonts w:ascii="Times New Roman" w:eastAsiaTheme="minorEastAsia" w:hAnsi="Times New Roman" w:cs="Times New Roman"/>
            <w:bCs/>
            <w:sz w:val="24"/>
            <w:szCs w:val="24"/>
          </w:rPr>
          <w:t>-</w:t>
        </w:r>
      </w:ins>
      <w:r w:rsidR="000739F4">
        <w:rPr>
          <w:rFonts w:ascii="Times New Roman" w:eastAsiaTheme="minorEastAsia" w:hAnsi="Times New Roman" w:cs="Times New Roman"/>
          <w:bCs/>
          <w:sz w:val="24"/>
          <w:szCs w:val="24"/>
        </w:rPr>
        <w:t xml:space="preserve">2 to facility staff and subsequent transmission within </w:t>
      </w:r>
      <w:r w:rsidR="00400D5A">
        <w:rPr>
          <w:rFonts w:ascii="Times New Roman" w:eastAsiaTheme="minorEastAsia" w:hAnsi="Times New Roman" w:cs="Times New Roman"/>
          <w:bCs/>
          <w:sz w:val="24"/>
          <w:szCs w:val="24"/>
        </w:rPr>
        <w:t>a</w:t>
      </w:r>
      <w:r w:rsidR="000739F4">
        <w:rPr>
          <w:rFonts w:ascii="Times New Roman" w:eastAsiaTheme="minorEastAsia" w:hAnsi="Times New Roman" w:cs="Times New Roman"/>
          <w:bCs/>
          <w:sz w:val="24"/>
          <w:szCs w:val="24"/>
        </w:rPr>
        <w:t xml:space="preserve"> facility that could cause an outbreak. Systematic testing strategies in which workers are tested on the first day of their work week </w:t>
      </w:r>
      <w:r w:rsidR="00994335">
        <w:rPr>
          <w:rFonts w:ascii="Times New Roman" w:eastAsiaTheme="minorEastAsia" w:hAnsi="Times New Roman" w:cs="Times New Roman"/>
          <w:bCs/>
          <w:sz w:val="24"/>
          <w:szCs w:val="24"/>
        </w:rPr>
        <w:t>were</w:t>
      </w:r>
      <w:r w:rsidR="000739F4">
        <w:rPr>
          <w:rFonts w:ascii="Times New Roman" w:eastAsiaTheme="minorEastAsia" w:hAnsi="Times New Roman" w:cs="Times New Roman"/>
          <w:bCs/>
          <w:sz w:val="24"/>
          <w:szCs w:val="24"/>
        </w:rPr>
        <w:t xml:space="preserve"> found to prevent significantly more transmission events than testing strategies</w:t>
      </w:r>
      <w:r w:rsidR="00994335">
        <w:rPr>
          <w:rFonts w:ascii="Times New Roman" w:eastAsiaTheme="minorEastAsia" w:hAnsi="Times New Roman" w:cs="Times New Roman"/>
          <w:bCs/>
          <w:sz w:val="24"/>
          <w:szCs w:val="24"/>
        </w:rPr>
        <w:t xml:space="preserve"> unrelated to staff schedule</w:t>
      </w:r>
      <w:r w:rsidR="00400D5A">
        <w:rPr>
          <w:rFonts w:ascii="Times New Roman" w:eastAsiaTheme="minorEastAsia" w:hAnsi="Times New Roman" w:cs="Times New Roman"/>
          <w:bCs/>
          <w:sz w:val="24"/>
          <w:szCs w:val="24"/>
        </w:rPr>
        <w:t>s</w:t>
      </w:r>
      <w:r w:rsidR="000739F4">
        <w:rPr>
          <w:rFonts w:ascii="Times New Roman" w:eastAsiaTheme="minorEastAsia" w:hAnsi="Times New Roman" w:cs="Times New Roman"/>
          <w:bCs/>
          <w:sz w:val="24"/>
          <w:szCs w:val="24"/>
        </w:rPr>
        <w:t xml:space="preserve">. Higher frequency testing may be necessary to prevent outbreaks when community prevalence is high or </w:t>
      </w:r>
      <w:r w:rsidR="00994335">
        <w:rPr>
          <w:rFonts w:ascii="Times New Roman" w:eastAsiaTheme="minorEastAsia" w:hAnsi="Times New Roman" w:cs="Times New Roman"/>
          <w:bCs/>
          <w:sz w:val="24"/>
          <w:szCs w:val="24"/>
        </w:rPr>
        <w:t xml:space="preserve">if </w:t>
      </w:r>
      <w:r w:rsidR="00400D5A">
        <w:rPr>
          <w:rFonts w:ascii="Times New Roman" w:eastAsiaTheme="minorEastAsia" w:hAnsi="Times New Roman" w:cs="Times New Roman"/>
          <w:bCs/>
          <w:sz w:val="24"/>
          <w:szCs w:val="24"/>
        </w:rPr>
        <w:t>characteristics of the facility</w:t>
      </w:r>
      <w:r w:rsidR="00994335">
        <w:rPr>
          <w:rFonts w:ascii="Times New Roman" w:eastAsiaTheme="minorEastAsia" w:hAnsi="Times New Roman" w:cs="Times New Roman"/>
          <w:bCs/>
          <w:sz w:val="24"/>
          <w:szCs w:val="24"/>
        </w:rPr>
        <w:t xml:space="preserve"> make outbreaks among residents more likely</w:t>
      </w:r>
      <w:r w:rsidR="000739F4">
        <w:rPr>
          <w:rFonts w:ascii="Times New Roman" w:eastAsiaTheme="minorEastAsia" w:hAnsi="Times New Roman" w:cs="Times New Roman"/>
          <w:bCs/>
          <w:sz w:val="24"/>
          <w:szCs w:val="24"/>
        </w:rPr>
        <w:t xml:space="preserve">. Testing </w:t>
      </w:r>
      <w:r w:rsidR="00816D4D">
        <w:rPr>
          <w:rFonts w:ascii="Times New Roman" w:eastAsiaTheme="minorEastAsia" w:hAnsi="Times New Roman" w:cs="Times New Roman"/>
          <w:bCs/>
          <w:sz w:val="24"/>
          <w:szCs w:val="24"/>
        </w:rPr>
        <w:t>staff</w:t>
      </w:r>
      <w:r w:rsidR="000739F4">
        <w:rPr>
          <w:rFonts w:ascii="Times New Roman" w:eastAsiaTheme="minorEastAsia" w:hAnsi="Times New Roman" w:cs="Times New Roman"/>
          <w:bCs/>
          <w:sz w:val="24"/>
          <w:szCs w:val="24"/>
        </w:rPr>
        <w:t xml:space="preserve"> at the beginning of consecutive workdays and limiting test </w:t>
      </w:r>
      <w:r w:rsidR="00994335">
        <w:rPr>
          <w:rFonts w:ascii="Times New Roman" w:eastAsiaTheme="minorEastAsia" w:hAnsi="Times New Roman" w:cs="Times New Roman"/>
          <w:bCs/>
          <w:sz w:val="24"/>
          <w:szCs w:val="24"/>
        </w:rPr>
        <w:t>turnaround time</w:t>
      </w:r>
      <w:r w:rsidR="000739F4">
        <w:rPr>
          <w:rFonts w:ascii="Times New Roman" w:eastAsiaTheme="minorEastAsia" w:hAnsi="Times New Roman" w:cs="Times New Roman"/>
          <w:bCs/>
          <w:sz w:val="24"/>
          <w:szCs w:val="24"/>
        </w:rPr>
        <w:t xml:space="preserve"> 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2E3FB6AC"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del w:id="4" w:author="Hoover, Christopher M" w:date="2021-08-19T12:48:00Z">
        <w:r w:rsidR="000739F4" w:rsidDel="00D23B03">
          <w:rPr>
            <w:rFonts w:ascii="Times New Roman" w:hAnsi="Times New Roman" w:cs="Times New Roman"/>
            <w:b/>
            <w:sz w:val="24"/>
            <w:szCs w:val="24"/>
          </w:rPr>
          <w:delText>14</w:delText>
        </w:r>
        <w:r w:rsidR="00400D5A" w:rsidDel="00D23B03">
          <w:rPr>
            <w:rFonts w:ascii="Times New Roman" w:hAnsi="Times New Roman" w:cs="Times New Roman"/>
            <w:b/>
            <w:sz w:val="24"/>
            <w:szCs w:val="24"/>
          </w:rPr>
          <w:delText>9</w:delText>
        </w:r>
      </w:del>
      <w:ins w:id="5" w:author="Hoover, Christopher M" w:date="2021-08-19T12:48:00Z">
        <w:r w:rsidR="00D23B03">
          <w:rPr>
            <w:rFonts w:ascii="Times New Roman" w:hAnsi="Times New Roman" w:cs="Times New Roman"/>
            <w:b/>
            <w:sz w:val="24"/>
            <w:szCs w:val="24"/>
          </w:rPr>
          <w:t>150</w:t>
        </w:r>
      </w:ins>
    </w:p>
    <w:p w14:paraId="174E9AA3" w14:textId="509B3167"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del w:id="6" w:author="Hoover, Christopher M" w:date="2021-08-19T12:48:00Z">
        <w:r w:rsidR="00D3542D" w:rsidDel="00D23B03">
          <w:rPr>
            <w:rFonts w:ascii="Times New Roman" w:hAnsi="Times New Roman" w:cs="Times New Roman"/>
            <w:b/>
            <w:sz w:val="24"/>
            <w:szCs w:val="24"/>
          </w:rPr>
          <w:delText>31</w:delText>
        </w:r>
        <w:r w:rsidR="00AF04E2" w:rsidDel="00D23B03">
          <w:rPr>
            <w:rFonts w:ascii="Times New Roman" w:hAnsi="Times New Roman" w:cs="Times New Roman"/>
            <w:b/>
            <w:sz w:val="24"/>
            <w:szCs w:val="24"/>
          </w:rPr>
          <w:delText>56</w:delText>
        </w:r>
      </w:del>
      <w:ins w:id="7" w:author="Hoover, Christopher M" w:date="2021-08-19T12:48:00Z">
        <w:r w:rsidR="00D23B03">
          <w:rPr>
            <w:rFonts w:ascii="Times New Roman" w:hAnsi="Times New Roman" w:cs="Times New Roman"/>
            <w:b/>
            <w:sz w:val="24"/>
            <w:szCs w:val="24"/>
          </w:rPr>
          <w:t>3217</w:t>
        </w:r>
      </w:ins>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footerReference w:type="default" r:id="rId12"/>
          <w:pgSz w:w="12240" w:h="15840"/>
          <w:pgMar w:top="1080" w:right="1080" w:bottom="1080" w:left="1080" w:header="720" w:footer="720" w:gutter="0"/>
          <w:cols w:space="720"/>
          <w:docGrid w:linePitch="360"/>
        </w:sectPr>
      </w:pPr>
    </w:p>
    <w:p w14:paraId="655EE375" w14:textId="298FDEC6"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del w:id="8" w:author="Hoover, Christopher M" w:date="2021-08-19T12:45:00Z">
        <w:r w:rsidR="002606D1" w:rsidDel="00D23B03">
          <w:rPr>
            <w:rFonts w:ascii="Times New Roman" w:hAnsi="Times New Roman" w:cs="Times New Roman"/>
            <w:szCs w:val="24"/>
          </w:rPr>
          <w:delText>35</w:delText>
        </w:r>
        <w:r w:rsidR="002D4CDB" w:rsidDel="00D23B03">
          <w:rPr>
            <w:rFonts w:ascii="Times New Roman" w:hAnsi="Times New Roman" w:cs="Times New Roman"/>
            <w:szCs w:val="24"/>
          </w:rPr>
          <w:delText>7</w:delText>
        </w:r>
        <w:r w:rsidR="00D54CB3" w:rsidRPr="00E14288" w:rsidDel="00D23B03">
          <w:rPr>
            <w:rFonts w:ascii="Times New Roman" w:hAnsi="Times New Roman" w:cs="Times New Roman"/>
            <w:szCs w:val="24"/>
          </w:rPr>
          <w:delText xml:space="preserve"> </w:delText>
        </w:r>
      </w:del>
      <w:ins w:id="9" w:author="Hoover, Christopher M" w:date="2021-08-19T12:45:00Z">
        <w:r w:rsidR="00D23B03">
          <w:rPr>
            <w:rFonts w:ascii="Times New Roman" w:hAnsi="Times New Roman" w:cs="Times New Roman"/>
            <w:szCs w:val="24"/>
          </w:rPr>
          <w:t>400</w:t>
        </w:r>
        <w:r w:rsidR="00D23B03" w:rsidRPr="00E14288">
          <w:rPr>
            <w:rFonts w:ascii="Times New Roman" w:hAnsi="Times New Roman" w:cs="Times New Roman"/>
            <w:szCs w:val="24"/>
          </w:rPr>
          <w:t xml:space="preserve"> </w:t>
        </w:r>
      </w:ins>
      <w:r w:rsidR="00D54CB3" w:rsidRPr="00E14288">
        <w:rPr>
          <w:rFonts w:ascii="Times New Roman" w:hAnsi="Times New Roman" w:cs="Times New Roman"/>
          <w:szCs w:val="24"/>
        </w:rPr>
        <w:t>words)</w:t>
      </w:r>
    </w:p>
    <w:p w14:paraId="3DDF6BAF" w14:textId="73FF1D9F" w:rsidR="00B4730A" w:rsidRPr="00E14288" w:rsidRDefault="000F07D2"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Since the early stages of the COVID-19 pandemic, outbreaks in congregate settings such as skilled nursing facilities</w:t>
      </w:r>
      <w:r w:rsidR="007C211A">
        <w:rPr>
          <w:rFonts w:ascii="Times New Roman" w:hAnsi="Times New Roman" w:cs="Times New Roman"/>
          <w:sz w:val="24"/>
          <w:szCs w:val="24"/>
        </w:rPr>
        <w:t xml:space="preserve"> </w:t>
      </w:r>
      <w:r w:rsidR="007C211A">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007C211A">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7C211A">
        <w:rPr>
          <w:rFonts w:ascii="Times New Roman" w:hAnsi="Times New Roman" w:cs="Times New Roman"/>
          <w:sz w:val="24"/>
          <w:szCs w:val="24"/>
        </w:rPr>
        <w:fldChar w:fldCharType="end"/>
      </w:r>
      <w:r w:rsidRPr="00E14288">
        <w:rPr>
          <w:rFonts w:ascii="Times New Roman" w:hAnsi="Times New Roman" w:cs="Times New Roman"/>
          <w:sz w:val="24"/>
          <w:szCs w:val="24"/>
        </w:rPr>
        <w:t>, homeless shelters</w:t>
      </w:r>
      <w:r w:rsidR="00FD3C57" w:rsidRPr="00E14288">
        <w:rPr>
          <w:rFonts w:ascii="Times New Roman" w:hAnsi="Times New Roman" w:cs="Times New Roman"/>
          <w:sz w:val="24"/>
          <w:szCs w:val="24"/>
        </w:rPr>
        <w:t xml:space="preserve"> </w:t>
      </w:r>
      <w:r w:rsidR="006803D6"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2–5)</w:t>
      </w:r>
      <w:r w:rsidR="006803D6" w:rsidRPr="00E14288">
        <w:rPr>
          <w:rFonts w:ascii="Times New Roman" w:hAnsi="Times New Roman" w:cs="Times New Roman"/>
          <w:sz w:val="24"/>
          <w:szCs w:val="24"/>
        </w:rPr>
        <w:fldChar w:fldCharType="end"/>
      </w:r>
      <w:r w:rsidRPr="00E14288">
        <w:rPr>
          <w:rFonts w:ascii="Times New Roman" w:hAnsi="Times New Roman" w:cs="Times New Roman"/>
          <w:sz w:val="24"/>
          <w:szCs w:val="24"/>
        </w:rPr>
        <w:t>, and carceral facilities</w:t>
      </w:r>
      <w:r w:rsidR="00FD3C57" w:rsidRPr="00E14288">
        <w:rPr>
          <w:rFonts w:ascii="Times New Roman" w:hAnsi="Times New Roman" w:cs="Times New Roman"/>
          <w:sz w:val="24"/>
          <w:szCs w:val="24"/>
        </w:rPr>
        <w:t xml:space="preserve"> </w:t>
      </w:r>
      <w:r w:rsidR="00FD3C5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6)</w:t>
      </w:r>
      <w:r w:rsidR="00FD3C5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have been devastating. </w:t>
      </w:r>
      <w:r w:rsidR="00806053">
        <w:rPr>
          <w:rFonts w:ascii="Times New Roman" w:hAnsi="Times New Roman" w:cs="Times New Roman"/>
          <w:sz w:val="24"/>
          <w:szCs w:val="24"/>
        </w:rPr>
        <w:t>S</w:t>
      </w:r>
      <w:r w:rsidR="00C34B43" w:rsidRPr="00E14288">
        <w:rPr>
          <w:rFonts w:ascii="Times New Roman" w:hAnsi="Times New Roman" w:cs="Times New Roman"/>
          <w:sz w:val="24"/>
          <w:szCs w:val="24"/>
        </w:rPr>
        <w:t xml:space="preserve">taff </w:t>
      </w:r>
      <w:r w:rsidR="005C6410" w:rsidRPr="00E14288">
        <w:rPr>
          <w:rFonts w:ascii="Times New Roman" w:hAnsi="Times New Roman" w:cs="Times New Roman"/>
          <w:sz w:val="24"/>
          <w:szCs w:val="24"/>
        </w:rPr>
        <w:t>have been known to seed</w:t>
      </w:r>
      <w:r w:rsidR="00C34B43" w:rsidRPr="00E14288">
        <w:rPr>
          <w:rFonts w:ascii="Times New Roman" w:hAnsi="Times New Roman" w:cs="Times New Roman"/>
          <w:sz w:val="24"/>
          <w:szCs w:val="24"/>
        </w:rPr>
        <w:t xml:space="preserve"> a number of </w:t>
      </w:r>
      <w:r w:rsidR="00806053">
        <w:rPr>
          <w:rFonts w:ascii="Times New Roman" w:hAnsi="Times New Roman" w:cs="Times New Roman"/>
          <w:sz w:val="24"/>
          <w:szCs w:val="24"/>
        </w:rPr>
        <w:t xml:space="preserve">these </w:t>
      </w:r>
      <w:r w:rsidR="00C34B43" w:rsidRPr="00E14288">
        <w:rPr>
          <w:rFonts w:ascii="Times New Roman" w:hAnsi="Times New Roman" w:cs="Times New Roman"/>
          <w:sz w:val="24"/>
          <w:szCs w:val="24"/>
        </w:rPr>
        <w:t xml:space="preserve">outbreaks across the </w:t>
      </w:r>
      <w:r w:rsidR="00B4730A" w:rsidRPr="00E14288">
        <w:rPr>
          <w:rFonts w:ascii="Times New Roman" w:hAnsi="Times New Roman" w:cs="Times New Roman"/>
          <w:sz w:val="24"/>
          <w:szCs w:val="24"/>
        </w:rPr>
        <w:t>United States</w:t>
      </w:r>
      <w:r w:rsidR="006749DD" w:rsidRPr="00E14288">
        <w:rPr>
          <w:rFonts w:ascii="Times New Roman" w:hAnsi="Times New Roman" w:cs="Times New Roman"/>
          <w:sz w:val="24"/>
          <w:szCs w:val="24"/>
        </w:rPr>
        <w:t xml:space="preserve">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6–8)</w:t>
      </w:r>
      <w:r w:rsidR="006749DD" w:rsidRPr="00E14288">
        <w:rPr>
          <w:rFonts w:ascii="Times New Roman" w:hAnsi="Times New Roman" w:cs="Times New Roman"/>
          <w:sz w:val="24"/>
          <w:szCs w:val="24"/>
        </w:rPr>
        <w:fldChar w:fldCharType="end"/>
      </w:r>
      <w:r w:rsidR="00C34B43" w:rsidRPr="00E14288">
        <w:rPr>
          <w:rFonts w:ascii="Times New Roman" w:hAnsi="Times New Roman" w:cs="Times New Roman"/>
          <w:sz w:val="24"/>
          <w:szCs w:val="24"/>
        </w:rPr>
        <w:t>.</w:t>
      </w:r>
      <w:r w:rsidR="00147672" w:rsidRPr="00E14288">
        <w:rPr>
          <w:rFonts w:ascii="Times New Roman" w:hAnsi="Times New Roman" w:cs="Times New Roman"/>
          <w:sz w:val="24"/>
          <w:szCs w:val="24"/>
        </w:rPr>
        <w:t xml:space="preserve"> </w:t>
      </w:r>
      <w:r w:rsidR="005C6410" w:rsidRPr="00E14288">
        <w:rPr>
          <w:rFonts w:ascii="Times New Roman" w:hAnsi="Times New Roman" w:cs="Times New Roman"/>
          <w:sz w:val="24"/>
          <w:szCs w:val="24"/>
        </w:rPr>
        <w:t>As such, r</w:t>
      </w:r>
      <w:r w:rsidR="00147672" w:rsidRPr="00E14288">
        <w:rPr>
          <w:rFonts w:ascii="Times New Roman" w:hAnsi="Times New Roman" w:cs="Times New Roman"/>
          <w:sz w:val="24"/>
          <w:szCs w:val="24"/>
        </w:rPr>
        <w:t xml:space="preserve">outine testing of staff </w:t>
      </w:r>
      <w:r w:rsidR="00A03249" w:rsidRPr="00E14288">
        <w:rPr>
          <w:rFonts w:ascii="Times New Roman" w:hAnsi="Times New Roman" w:cs="Times New Roman"/>
          <w:sz w:val="24"/>
          <w:szCs w:val="24"/>
        </w:rPr>
        <w:t xml:space="preserve">is </w:t>
      </w:r>
      <w:r w:rsidR="00147672" w:rsidRPr="00E14288">
        <w:rPr>
          <w:rFonts w:ascii="Times New Roman" w:hAnsi="Times New Roman" w:cs="Times New Roman"/>
          <w:sz w:val="24"/>
          <w:szCs w:val="24"/>
        </w:rPr>
        <w:t xml:space="preserve">essential </w:t>
      </w:r>
      <w:r w:rsidR="00916E05">
        <w:rPr>
          <w:rFonts w:ascii="Times New Roman" w:hAnsi="Times New Roman" w:cs="Times New Roman"/>
          <w:sz w:val="24"/>
          <w:szCs w:val="24"/>
        </w:rPr>
        <w:t>to</w:t>
      </w:r>
      <w:r w:rsidR="00A03249"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identify new cases and prevent </w:t>
      </w:r>
      <w:r w:rsidR="007C211A">
        <w:rPr>
          <w:rFonts w:ascii="Times New Roman" w:hAnsi="Times New Roman" w:cs="Times New Roman"/>
          <w:sz w:val="24"/>
          <w:szCs w:val="24"/>
        </w:rPr>
        <w:t>case</w:t>
      </w:r>
      <w:r w:rsidR="00147672" w:rsidRPr="00E14288">
        <w:rPr>
          <w:rFonts w:ascii="Times New Roman" w:hAnsi="Times New Roman" w:cs="Times New Roman"/>
          <w:sz w:val="24"/>
          <w:szCs w:val="24"/>
        </w:rPr>
        <w:t xml:space="preserve"> importations into resident populations. </w:t>
      </w:r>
      <w:r w:rsidR="006749DD" w:rsidRPr="00E14288">
        <w:rPr>
          <w:rFonts w:ascii="Times New Roman" w:hAnsi="Times New Roman" w:cs="Times New Roman"/>
          <w:sz w:val="24"/>
          <w:szCs w:val="24"/>
        </w:rPr>
        <w:t xml:space="preserve">Prior analyses suggest that routine asymptomatic testing is an effective strategy to reduce transmission in homeless shelter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9)</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in healthcare setting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0)</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and </w:t>
      </w:r>
      <w:r w:rsidR="00806053">
        <w:rPr>
          <w:rFonts w:ascii="Times New Roman" w:hAnsi="Times New Roman" w:cs="Times New Roman"/>
          <w:sz w:val="24"/>
          <w:szCs w:val="24"/>
        </w:rPr>
        <w:t>during</w:t>
      </w:r>
      <w:r w:rsidR="006749DD" w:rsidRPr="00E14288">
        <w:rPr>
          <w:rFonts w:ascii="Times New Roman" w:hAnsi="Times New Roman" w:cs="Times New Roman"/>
          <w:sz w:val="24"/>
          <w:szCs w:val="24"/>
        </w:rPr>
        <w:t xml:space="preserve"> airline travel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1)</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w:t>
      </w:r>
    </w:p>
    <w:p w14:paraId="2C05A7F2" w14:textId="140B02FF" w:rsidR="005C6410" w:rsidRPr="00E14288" w:rsidRDefault="005C641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In correctional and detention facilities</w:t>
      </w:r>
      <w:r w:rsidR="00C440C1"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preventing </w:t>
      </w:r>
      <w:r w:rsidR="00C440C1" w:rsidRPr="00E14288">
        <w:rPr>
          <w:rFonts w:ascii="Times New Roman" w:hAnsi="Times New Roman" w:cs="Times New Roman"/>
          <w:sz w:val="24"/>
          <w:szCs w:val="24"/>
        </w:rPr>
        <w:t>spillover from the community to facility staff and subsequen</w:t>
      </w:r>
      <w:r w:rsidRPr="00E14288">
        <w:rPr>
          <w:rFonts w:ascii="Times New Roman" w:hAnsi="Times New Roman" w:cs="Times New Roman"/>
          <w:sz w:val="24"/>
          <w:szCs w:val="24"/>
        </w:rPr>
        <w:t xml:space="preserve">tly </w:t>
      </w:r>
      <w:r w:rsidR="00C440C1" w:rsidRPr="00E14288">
        <w:rPr>
          <w:rFonts w:ascii="Times New Roman" w:hAnsi="Times New Roman" w:cs="Times New Roman"/>
          <w:sz w:val="24"/>
          <w:szCs w:val="24"/>
        </w:rPr>
        <w:t xml:space="preserve">into resident populations remains a </w:t>
      </w:r>
      <w:r w:rsidRPr="00E14288">
        <w:rPr>
          <w:rFonts w:ascii="Times New Roman" w:hAnsi="Times New Roman" w:cs="Times New Roman"/>
          <w:sz w:val="24"/>
          <w:szCs w:val="24"/>
        </w:rPr>
        <w:t>significant challenge</w:t>
      </w:r>
      <w:r w:rsidR="00C277D9">
        <w:rPr>
          <w:rFonts w:ascii="Times New Roman" w:hAnsi="Times New Roman" w:cs="Times New Roman"/>
          <w:sz w:val="24"/>
          <w:szCs w:val="24"/>
        </w:rPr>
        <w:t xml:space="preserve"> </w:t>
      </w:r>
      <w:r w:rsidR="00C277D9">
        <w:rPr>
          <w:rFonts w:ascii="Times New Roman" w:hAnsi="Times New Roman" w:cs="Times New Roman"/>
          <w:sz w:val="24"/>
          <w:szCs w:val="24"/>
        </w:rPr>
        <w:fldChar w:fldCharType="begin"/>
      </w:r>
      <w:r w:rsidR="00C277D9">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0C277D9">
        <w:rPr>
          <w:rFonts w:ascii="Times New Roman" w:hAnsi="Times New Roman" w:cs="Times New Roman"/>
          <w:sz w:val="24"/>
          <w:szCs w:val="24"/>
        </w:rPr>
        <w:fldChar w:fldCharType="separate"/>
      </w:r>
      <w:r w:rsidR="00C277D9">
        <w:rPr>
          <w:rFonts w:ascii="Times New Roman" w:hAnsi="Times New Roman" w:cs="Times New Roman"/>
          <w:noProof/>
          <w:sz w:val="24"/>
          <w:szCs w:val="24"/>
        </w:rPr>
        <w:t>(12)</w:t>
      </w:r>
      <w:r w:rsidR="00C277D9">
        <w:rPr>
          <w:rFonts w:ascii="Times New Roman" w:hAnsi="Times New Roman" w:cs="Times New Roman"/>
          <w:sz w:val="24"/>
          <w:szCs w:val="24"/>
        </w:rPr>
        <w:fldChar w:fldCharType="end"/>
      </w:r>
      <w:r w:rsidR="00C440C1" w:rsidRPr="00E14288">
        <w:rPr>
          <w:rFonts w:ascii="Times New Roman" w:hAnsi="Times New Roman" w:cs="Times New Roman"/>
          <w:sz w:val="24"/>
          <w:szCs w:val="24"/>
        </w:rPr>
        <w:t xml:space="preserve">. </w:t>
      </w:r>
      <w:r w:rsidR="00A25499" w:rsidRPr="00E14288">
        <w:rPr>
          <w:rFonts w:ascii="Times New Roman" w:hAnsi="Times New Roman" w:cs="Times New Roman"/>
          <w:sz w:val="24"/>
          <w:szCs w:val="24"/>
        </w:rPr>
        <w:t>Having</w:t>
      </w:r>
      <w:r w:rsidR="00E852DD" w:rsidRPr="00E14288">
        <w:rPr>
          <w:rFonts w:ascii="Times New Roman" w:hAnsi="Times New Roman" w:cs="Times New Roman"/>
          <w:sz w:val="24"/>
          <w:szCs w:val="24"/>
        </w:rPr>
        <w:t xml:space="preserve"> a robust and responsive testing strategy</w:t>
      </w:r>
      <w:r w:rsidR="00A25499" w:rsidRPr="00E14288">
        <w:rPr>
          <w:rFonts w:ascii="Times New Roman" w:hAnsi="Times New Roman" w:cs="Times New Roman"/>
          <w:sz w:val="24"/>
          <w:szCs w:val="24"/>
        </w:rPr>
        <w:t xml:space="preserve"> </w:t>
      </w:r>
      <w:r w:rsidR="00E852DD" w:rsidRPr="00E14288">
        <w:rPr>
          <w:rFonts w:ascii="Times New Roman" w:hAnsi="Times New Roman" w:cs="Times New Roman"/>
          <w:sz w:val="24"/>
          <w:szCs w:val="24"/>
        </w:rPr>
        <w:t xml:space="preserve">remains essential to a facility’s success in </w:t>
      </w:r>
      <w:ins w:id="10" w:author="Fukunaga, Rena (CDC/DDPHSIS/CGH/DGHT)" w:date="2021-08-19T11:18:00Z">
        <w:r w:rsidR="00EC45AD" w:rsidRPr="00EC45AD">
          <w:rPr>
            <w:rFonts w:ascii="Times New Roman" w:hAnsi="Times New Roman" w:cs="Times New Roman"/>
            <w:sz w:val="24"/>
            <w:szCs w:val="24"/>
          </w:rPr>
          <w:t>preventing the spread of SARS-CoV-2, the virus that causes COVID-19</w:t>
        </w:r>
      </w:ins>
      <w:commentRangeStart w:id="11"/>
      <w:commentRangeStart w:id="12"/>
      <w:del w:id="13" w:author="Fukunaga, Rena (CDC/DDPHSIS/CGH/DGHT)" w:date="2021-08-19T11:18:00Z">
        <w:r w:rsidR="00E852DD" w:rsidRPr="00E14288" w:rsidDel="00EC45AD">
          <w:rPr>
            <w:rFonts w:ascii="Times New Roman" w:hAnsi="Times New Roman" w:cs="Times New Roman"/>
            <w:sz w:val="24"/>
            <w:szCs w:val="24"/>
          </w:rPr>
          <w:delText>stopping the spread of COVID-19</w:delText>
        </w:r>
        <w:commentRangeEnd w:id="11"/>
        <w:r w:rsidR="00032C0B" w:rsidDel="00EC45AD">
          <w:rPr>
            <w:rStyle w:val="CommentReference"/>
            <w:rFonts w:ascii="Times New Roman" w:hAnsi="Times New Roman" w:cs="Times New Roman"/>
          </w:rPr>
          <w:commentReference w:id="11"/>
        </w:r>
      </w:del>
      <w:commentRangeEnd w:id="12"/>
      <w:r w:rsidR="00EC45AD">
        <w:rPr>
          <w:rStyle w:val="CommentReference"/>
          <w:rFonts w:ascii="Times New Roman" w:hAnsi="Times New Roman" w:cs="Times New Roman"/>
        </w:rPr>
        <w:commentReference w:id="12"/>
      </w:r>
      <w:r w:rsidR="00E852DD" w:rsidRPr="00E14288">
        <w:rPr>
          <w:rFonts w:ascii="Times New Roman" w:hAnsi="Times New Roman" w:cs="Times New Roman"/>
          <w:sz w:val="24"/>
          <w:szCs w:val="24"/>
        </w:rPr>
        <w:t xml:space="preserve">. </w:t>
      </w:r>
      <w:r w:rsidR="00D3542D">
        <w:rPr>
          <w:rFonts w:ascii="Times New Roman" w:hAnsi="Times New Roman" w:cs="Times New Roman"/>
          <w:sz w:val="24"/>
          <w:szCs w:val="24"/>
        </w:rPr>
        <w:t>As of June 7, 2021 t</w:t>
      </w:r>
      <w:r w:rsidR="00C277D9">
        <w:rPr>
          <w:rFonts w:ascii="Times New Roman" w:hAnsi="Times New Roman" w:cs="Times New Roman"/>
          <w:sz w:val="24"/>
          <w:szCs w:val="24"/>
        </w:rPr>
        <w:t xml:space="preserve">he Center for Disease Control and Prevention’s (CDC) </w:t>
      </w:r>
      <w:r w:rsidR="00B07CE3" w:rsidRPr="00E14288">
        <w:rPr>
          <w:rFonts w:ascii="Times New Roman" w:hAnsi="Times New Roman" w:cs="Times New Roman"/>
          <w:sz w:val="24"/>
          <w:szCs w:val="24"/>
        </w:rPr>
        <w:t xml:space="preserve">Interim Guidance for SARS-CoV-2 Testing in Correctional and Detention Facilities recommends </w:t>
      </w:r>
      <w:r w:rsidR="00806053">
        <w:rPr>
          <w:rFonts w:ascii="Times New Roman" w:hAnsi="Times New Roman" w:cs="Times New Roman"/>
          <w:sz w:val="24"/>
          <w:szCs w:val="24"/>
        </w:rPr>
        <w:t>that</w:t>
      </w:r>
      <w:r w:rsidR="00D3542D">
        <w:rPr>
          <w:rFonts w:ascii="Times New Roman" w:hAnsi="Times New Roman" w:cs="Times New Roman"/>
          <w:sz w:val="24"/>
          <w:szCs w:val="24"/>
        </w:rPr>
        <w:t>,</w:t>
      </w:r>
      <w:r w:rsidR="00806053">
        <w:rPr>
          <w:rFonts w:ascii="Times New Roman" w:hAnsi="Times New Roman" w:cs="Times New Roman"/>
          <w:sz w:val="24"/>
          <w:szCs w:val="24"/>
        </w:rPr>
        <w:t xml:space="preserve"> </w:t>
      </w:r>
      <w:r w:rsidR="00CB4BD9" w:rsidRPr="00E14288">
        <w:rPr>
          <w:rFonts w:ascii="Times New Roman" w:hAnsi="Times New Roman" w:cs="Times New Roman"/>
          <w:sz w:val="24"/>
          <w:szCs w:val="24"/>
        </w:rPr>
        <w:t>after a known or suspected exposure to COVID-19, facility staff who are fully vaccinated should be tested for COVID-19</w:t>
      </w:r>
      <w:r w:rsidR="00D3542D">
        <w:rPr>
          <w:rFonts w:ascii="Times New Roman" w:hAnsi="Times New Roman" w:cs="Times New Roman"/>
          <w:sz w:val="24"/>
          <w:szCs w:val="24"/>
        </w:rPr>
        <w:t xml:space="preserve">, but </w:t>
      </w:r>
      <w:r w:rsidR="00D119AA" w:rsidRPr="00E14288">
        <w:rPr>
          <w:rFonts w:ascii="Times New Roman" w:hAnsi="Times New Roman" w:cs="Times New Roman"/>
          <w:sz w:val="24"/>
          <w:szCs w:val="24"/>
        </w:rPr>
        <w:t>need</w:t>
      </w:r>
      <w:r w:rsidR="00CB4BD9" w:rsidRPr="00E14288">
        <w:rPr>
          <w:rFonts w:ascii="Times New Roman" w:hAnsi="Times New Roman" w:cs="Times New Roman"/>
          <w:sz w:val="24"/>
          <w:szCs w:val="24"/>
        </w:rPr>
        <w:t xml:space="preserve"> </w:t>
      </w:r>
      <w:r w:rsidR="00E14288" w:rsidRPr="00E14288">
        <w:rPr>
          <w:rFonts w:ascii="Times New Roman" w:hAnsi="Times New Roman" w:cs="Times New Roman"/>
          <w:sz w:val="24"/>
          <w:szCs w:val="24"/>
        </w:rPr>
        <w:t xml:space="preserve">not </w:t>
      </w:r>
      <w:r w:rsidR="00CB4BD9" w:rsidRPr="00E14288">
        <w:rPr>
          <w:rFonts w:ascii="Times New Roman" w:hAnsi="Times New Roman" w:cs="Times New Roman"/>
          <w:sz w:val="24"/>
          <w:szCs w:val="24"/>
        </w:rPr>
        <w:t>be quarantined</w:t>
      </w:r>
      <w:r w:rsidR="007C211A">
        <w:rPr>
          <w:rFonts w:ascii="Times New Roman" w:hAnsi="Times New Roman" w:cs="Times New Roman"/>
          <w:sz w:val="24"/>
          <w:szCs w:val="24"/>
        </w:rPr>
        <w:t xml:space="preserve"> following a negative test </w:t>
      </w:r>
      <w:r w:rsidR="007C211A" w:rsidRPr="00E14288">
        <w:rPr>
          <w:rFonts w:ascii="Times New Roman" w:hAnsi="Times New Roman" w:cs="Times New Roman"/>
          <w:sz w:val="24"/>
          <w:szCs w:val="24"/>
        </w:rPr>
        <w:t>if asymptomatic</w:t>
      </w:r>
      <w:r w:rsidR="00D3542D">
        <w:rPr>
          <w:rFonts w:ascii="Times New Roman" w:hAnsi="Times New Roman" w:cs="Times New Roman"/>
          <w:sz w:val="24"/>
          <w:szCs w:val="24"/>
        </w:rPr>
        <w:t xml:space="preserve"> </w:t>
      </w:r>
      <w:r w:rsidR="00D3542D">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mEr4czFr","properties":{"formattedCitation":"(13)","plainCitation":"(13)","noteIndex":0},"citationItems":[{"id":634,"uris":["http://zotero.org/users/3463997/items/YNRHBBMD"],"uri":["http://zotero.org/users/3463997/items/YNRHBBMD"],"itemData":{"id":634,"type":"article","title":"Interim Guidance for SARS-CoV-2 Testing in Correctional and Detention Facilities","URL":"https://www.cdc.gov/coronavirus/2019-ncov/community/correction-detention/testing.html","author":[{"family":"Centers for Disease Controla and Prevention","given":""}],"accessed":{"date-parts":[["2021",7,21]]},"issued":{"date-parts":[["2021",7,23]]}}}],"schema":"https://github.com/citation-style-language/schema/raw/master/csl-citation.json"} </w:instrText>
      </w:r>
      <w:r w:rsidR="00D3542D">
        <w:rPr>
          <w:rFonts w:ascii="Times New Roman" w:hAnsi="Times New Roman" w:cs="Times New Roman"/>
          <w:sz w:val="24"/>
          <w:szCs w:val="24"/>
        </w:rPr>
        <w:fldChar w:fldCharType="separate"/>
      </w:r>
      <w:r w:rsidR="00D3542D">
        <w:rPr>
          <w:rFonts w:ascii="Times New Roman" w:hAnsi="Times New Roman" w:cs="Times New Roman"/>
          <w:noProof/>
          <w:sz w:val="24"/>
          <w:szCs w:val="24"/>
        </w:rPr>
        <w:t>(13)</w:t>
      </w:r>
      <w:r w:rsidR="00D3542D">
        <w:rPr>
          <w:rFonts w:ascii="Times New Roman" w:hAnsi="Times New Roman" w:cs="Times New Roman"/>
          <w:sz w:val="24"/>
          <w:szCs w:val="24"/>
        </w:rPr>
        <w:fldChar w:fldCharType="end"/>
      </w:r>
      <w:r w:rsidR="00CB4BD9" w:rsidRPr="00E14288">
        <w:rPr>
          <w:rFonts w:ascii="Times New Roman" w:hAnsi="Times New Roman" w:cs="Times New Roman"/>
          <w:sz w:val="24"/>
          <w:szCs w:val="24"/>
        </w:rPr>
        <w:t xml:space="preserve">. </w:t>
      </w:r>
      <w:r w:rsidR="006A2BBE">
        <w:rPr>
          <w:rFonts w:ascii="Times New Roman" w:hAnsi="Times New Roman" w:cs="Times New Roman"/>
          <w:sz w:val="24"/>
          <w:szCs w:val="24"/>
        </w:rPr>
        <w:t>Meanwhile, all</w:t>
      </w:r>
      <w:r w:rsidR="00CB4BD9" w:rsidRPr="00E14288">
        <w:rPr>
          <w:rFonts w:ascii="Times New Roman" w:hAnsi="Times New Roman" w:cs="Times New Roman"/>
          <w:sz w:val="24"/>
          <w:szCs w:val="24"/>
        </w:rPr>
        <w:t xml:space="preserve"> staff should still be tested routinely </w:t>
      </w:r>
      <w:r w:rsidR="00D119AA" w:rsidRPr="00E14288">
        <w:rPr>
          <w:rFonts w:ascii="Times New Roman" w:hAnsi="Times New Roman" w:cs="Times New Roman"/>
          <w:sz w:val="24"/>
          <w:szCs w:val="24"/>
        </w:rPr>
        <w:t>due to</w:t>
      </w:r>
      <w:r w:rsidR="00CB4BD9" w:rsidRPr="00E14288">
        <w:rPr>
          <w:rFonts w:ascii="Times New Roman" w:hAnsi="Times New Roman" w:cs="Times New Roman"/>
          <w:sz w:val="24"/>
          <w:szCs w:val="24"/>
        </w:rPr>
        <w:t xml:space="preserve"> the high risk of</w:t>
      </w:r>
      <w:r w:rsidR="006A2BBE">
        <w:rPr>
          <w:rFonts w:ascii="Times New Roman" w:hAnsi="Times New Roman" w:cs="Times New Roman"/>
          <w:sz w:val="24"/>
          <w:szCs w:val="24"/>
        </w:rPr>
        <w:t xml:space="preserve"> asymptomatic</w:t>
      </w:r>
      <w:r w:rsidR="00CB4BD9" w:rsidRPr="00E14288">
        <w:rPr>
          <w:rFonts w:ascii="Times New Roman" w:hAnsi="Times New Roman" w:cs="Times New Roman"/>
          <w:sz w:val="24"/>
          <w:szCs w:val="24"/>
        </w:rPr>
        <w:t xml:space="preserve"> SARS-CoV-2 transmission in </w:t>
      </w:r>
      <w:r w:rsidR="00D119AA" w:rsidRPr="00E14288">
        <w:rPr>
          <w:rFonts w:ascii="Times New Roman" w:hAnsi="Times New Roman" w:cs="Times New Roman"/>
          <w:sz w:val="24"/>
          <w:szCs w:val="24"/>
        </w:rPr>
        <w:t>congregate</w:t>
      </w:r>
      <w:ins w:id="14" w:author="Hoover, Christopher M" w:date="2021-08-19T10:01:00Z">
        <w:r w:rsidR="005D11A5">
          <w:rPr>
            <w:rFonts w:ascii="Times New Roman" w:hAnsi="Times New Roman" w:cs="Times New Roman"/>
            <w:sz w:val="24"/>
            <w:szCs w:val="24"/>
          </w:rPr>
          <w:t xml:space="preserve"> </w:t>
        </w:r>
      </w:ins>
      <w:del w:id="15" w:author="Hoover, Christopher M" w:date="2021-08-19T10:01:00Z">
        <w:r w:rsidR="00D119AA" w:rsidRPr="00E14288" w:rsidDel="005D11A5">
          <w:rPr>
            <w:rFonts w:ascii="Times New Roman" w:hAnsi="Times New Roman" w:cs="Times New Roman"/>
            <w:sz w:val="24"/>
            <w:szCs w:val="24"/>
          </w:rPr>
          <w:delText>-</w:delText>
        </w:r>
      </w:del>
      <w:r w:rsidR="00D119AA" w:rsidRPr="00E14288">
        <w:rPr>
          <w:rFonts w:ascii="Times New Roman" w:hAnsi="Times New Roman" w:cs="Times New Roman"/>
          <w:sz w:val="24"/>
          <w:szCs w:val="24"/>
        </w:rPr>
        <w:t>settings</w:t>
      </w:r>
      <w:r w:rsidR="006A2BBE">
        <w:rPr>
          <w:rFonts w:ascii="Times New Roman" w:hAnsi="Times New Roman" w:cs="Times New Roman"/>
          <w:sz w:val="24"/>
          <w:szCs w:val="24"/>
        </w:rPr>
        <w:t xml:space="preserve">. </w:t>
      </w:r>
      <w:commentRangeStart w:id="16"/>
      <w:commentRangeStart w:id="17"/>
      <w:r w:rsidR="006A2BBE">
        <w:rPr>
          <w:rFonts w:ascii="Times New Roman" w:hAnsi="Times New Roman" w:cs="Times New Roman"/>
          <w:sz w:val="24"/>
          <w:szCs w:val="24"/>
        </w:rPr>
        <w:t xml:space="preserve">This holds for vaccinated and unvaccinated staff </w:t>
      </w:r>
      <w:del w:id="18" w:author="Fukunaga, Rena (CDC/DDPHSIS/CGH/DGHT)" w:date="2021-08-19T11:19:00Z">
        <w:r w:rsidR="006A2BBE" w:rsidDel="00A62D45">
          <w:rPr>
            <w:rFonts w:ascii="Times New Roman" w:hAnsi="Times New Roman" w:cs="Times New Roman"/>
            <w:sz w:val="24"/>
            <w:szCs w:val="24"/>
          </w:rPr>
          <w:delText>as there</w:delText>
        </w:r>
      </w:del>
      <w:ins w:id="19" w:author="Fukunaga, Rena (CDC/DDPHSIS/CGH/DGHT)" w:date="2021-08-19T11:19:00Z">
        <w:r w:rsidR="00A62D45">
          <w:rPr>
            <w:rFonts w:ascii="Times New Roman" w:hAnsi="Times New Roman" w:cs="Times New Roman"/>
            <w:sz w:val="24"/>
            <w:szCs w:val="24"/>
          </w:rPr>
          <w:t>with growing reports of</w:t>
        </w:r>
      </w:ins>
      <w:r w:rsidR="006A2BBE">
        <w:rPr>
          <w:rFonts w:ascii="Times New Roman" w:hAnsi="Times New Roman" w:cs="Times New Roman"/>
          <w:sz w:val="24"/>
          <w:szCs w:val="24"/>
        </w:rPr>
        <w:t xml:space="preserve"> </w:t>
      </w:r>
      <w:del w:id="20" w:author="Fukunaga, Rena (CDC/DDPHSIS/CGH/DGHT)" w:date="2021-08-19T11:19:00Z">
        <w:r w:rsidR="006A2BBE" w:rsidDel="00FA2EFB">
          <w:rPr>
            <w:rFonts w:ascii="Times New Roman" w:hAnsi="Times New Roman" w:cs="Times New Roman"/>
            <w:sz w:val="24"/>
            <w:szCs w:val="24"/>
          </w:rPr>
          <w:delText xml:space="preserve">are </w:delText>
        </w:r>
        <w:commentRangeStart w:id="21"/>
        <w:commentRangeStart w:id="22"/>
        <w:r w:rsidR="006A2BBE" w:rsidDel="00FA2EFB">
          <w:rPr>
            <w:rFonts w:ascii="Times New Roman" w:hAnsi="Times New Roman" w:cs="Times New Roman"/>
            <w:sz w:val="24"/>
            <w:szCs w:val="24"/>
          </w:rPr>
          <w:delText>numerous</w:delText>
        </w:r>
        <w:commentRangeEnd w:id="21"/>
        <w:r w:rsidR="009F5948" w:rsidDel="00FA2EFB">
          <w:rPr>
            <w:rStyle w:val="CommentReference"/>
            <w:rFonts w:ascii="Times New Roman" w:hAnsi="Times New Roman" w:cs="Times New Roman"/>
          </w:rPr>
          <w:commentReference w:id="21"/>
        </w:r>
      </w:del>
      <w:commentRangeEnd w:id="22"/>
      <w:r w:rsidR="005909BC">
        <w:rPr>
          <w:rStyle w:val="CommentReference"/>
          <w:rFonts w:ascii="Times New Roman" w:hAnsi="Times New Roman" w:cs="Times New Roman"/>
        </w:rPr>
        <w:commentReference w:id="22"/>
      </w:r>
      <w:del w:id="23" w:author="Fukunaga, Rena (CDC/DDPHSIS/CGH/DGHT)" w:date="2021-08-19T11:19:00Z">
        <w:r w:rsidR="00CB4BD9" w:rsidRPr="00E14288" w:rsidDel="00FA2EFB">
          <w:rPr>
            <w:rFonts w:ascii="Times New Roman" w:hAnsi="Times New Roman" w:cs="Times New Roman"/>
            <w:sz w:val="24"/>
            <w:szCs w:val="24"/>
          </w:rPr>
          <w:delText xml:space="preserve"> </w:delText>
        </w:r>
      </w:del>
      <w:r w:rsidR="00CB4BD9" w:rsidRPr="00E14288">
        <w:rPr>
          <w:rFonts w:ascii="Times New Roman" w:hAnsi="Times New Roman" w:cs="Times New Roman"/>
          <w:sz w:val="24"/>
          <w:szCs w:val="24"/>
        </w:rPr>
        <w:t>vaccine breakthrough cases</w:t>
      </w:r>
      <w:ins w:id="24" w:author="Fukunaga, Rena (CDC/DDPHSIS/CGH/DGHT)" w:date="2021-08-19T11:19:00Z">
        <w:r w:rsidR="00A62D45">
          <w:rPr>
            <w:rFonts w:ascii="Times New Roman" w:hAnsi="Times New Roman" w:cs="Times New Roman"/>
            <w:sz w:val="24"/>
            <w:szCs w:val="24"/>
          </w:rPr>
          <w:t xml:space="preserve"> in </w:t>
        </w:r>
      </w:ins>
      <w:ins w:id="25" w:author="Fukunaga, Rena (CDC/DDPHSIS/CGH/DGHT)" w:date="2021-08-19T12:07:00Z">
        <w:r w:rsidR="00D07DCF">
          <w:rPr>
            <w:rFonts w:ascii="Times New Roman" w:hAnsi="Times New Roman" w:cs="Times New Roman"/>
            <w:sz w:val="24"/>
            <w:szCs w:val="24"/>
          </w:rPr>
          <w:t>large public gatherings</w:t>
        </w:r>
      </w:ins>
      <w:ins w:id="26" w:author="Fukunaga, Rena (CDC/DDPHSIS/CGH/DGHT)" w:date="2021-08-19T12:08:00Z">
        <w:r w:rsidR="00B637AE">
          <w:rPr>
            <w:rFonts w:ascii="Times New Roman" w:hAnsi="Times New Roman" w:cs="Times New Roman"/>
            <w:sz w:val="24"/>
            <w:szCs w:val="24"/>
          </w:rPr>
          <w:t xml:space="preserve"> </w:t>
        </w:r>
      </w:ins>
      <w:r w:rsidR="005D11A5">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Y0NvYNZp","properties":{"formattedCitation":"(14)","plainCitation":"(14)","noteIndex":0},"citationItems":[{"id":722,"uris":["http://zotero.org/users/3463997/items/M4CF5C68"],"uri":["http://zotero.org/users/3463997/items/M4CF5C68"],"itemData":{"id":722,"type":"article-journal","abstract":"What is already known about this topic? Variants of SARS-CoV-2 continue to emerge. The B.1.617.2 (Delta) variant is highly transmissible. What is added by this report? In July 2021, following multiple large public events in a Barnstable County, Massachusetts, town, 469 COVID-19 cases were identified among Massachusetts residents who had traveled to the town during July 3–17; 346 (74%) occurred in fully vaccinated persons. Testing identified the Delta variant in 90% of specimens from 133 patients. Cycle threshold values were similar among specimens from patients who were fully vaccinated and those who were not. What are the implications for public health practice? Jurisdictions might consider expanded prevention strategies, including universal masking in indoor public settings, particularly for large public gatherings that include travelers from many areas with differing levels of SARS-CoV-2 transmission.","container-title":"MMWR. Morbidity and Mortality Weekly Report","DOI":"10.15585/mmwr.mm7031e2","ISSN":"0149-2195, 1545-861X","issue":"31","journalAbbreviation":"MMWR Morb. Mortal. Wkly. Rep.","language":"en","page":"1059-1062","source":"DOI.org (Crossref)","title":"Outbreak of SARS-CoV-2 Infections, Including COVID-19 Vaccine Breakthrough Infections, Associated with Large Public Gatherings — Barnstable County, Massachusetts, July 2021","volume":"70","author":[{"family":"Brown","given":"Catherine M."},{"family":"Vostok","given":"Johanna"},{"family":"Johnson","given":"Hillary"},{"family":"Burns","given":"Meagan"},{"family":"Gharpure","given":"Radhika"},{"family":"Sami","given":"Samira"},{"family":"Sabo","given":"Rebecca T."},{"family":"Hall","given":"Noemi"},{"family":"Foreman","given":"Anne"},{"family":"Schubert","given":"Petra L."},{"family":"Gallagher","given":"Glen R."},{"family":"Fink","given":"Timelia"},{"family":"Madoff","given":"Lawrence C."},{"family":"Gabriel","given":"Stacey B."},{"family":"MacInnis","given":"Bronwyn"},{"family":"Park","given":"Daniel J."},{"family":"Siddle","given":"Katherine J."},{"family":"Harik","given":"Vaira"},{"family":"Arvidson","given":"Deirdre"},{"family":"Brock-Fisher","given":"Taylor"},{"family":"Dunn","given":"Molly"},{"family":"Kearns","given":"Amanda"},{"family":"Laney","given":"A. Scott"}],"issued":{"date-parts":[["2021",8,6]]}}}],"schema":"https://github.com/citation-style-language/schema/raw/master/csl-citation.json"} </w:instrText>
      </w:r>
      <w:r w:rsidR="005D11A5">
        <w:rPr>
          <w:rFonts w:ascii="Times New Roman" w:hAnsi="Times New Roman" w:cs="Times New Roman"/>
          <w:sz w:val="24"/>
          <w:szCs w:val="24"/>
        </w:rPr>
        <w:fldChar w:fldCharType="separate"/>
      </w:r>
      <w:r w:rsidR="005D11A5">
        <w:rPr>
          <w:rFonts w:ascii="Times New Roman" w:hAnsi="Times New Roman" w:cs="Times New Roman"/>
          <w:noProof/>
          <w:sz w:val="24"/>
          <w:szCs w:val="24"/>
        </w:rPr>
        <w:t>(14)</w:t>
      </w:r>
      <w:r w:rsidR="005D11A5">
        <w:rPr>
          <w:rFonts w:ascii="Times New Roman" w:hAnsi="Times New Roman" w:cs="Times New Roman"/>
          <w:sz w:val="24"/>
          <w:szCs w:val="24"/>
        </w:rPr>
        <w:fldChar w:fldCharType="end"/>
      </w:r>
      <w:ins w:id="27" w:author="Fukunaga, Rena (CDC/DDPHSIS/CGH/DGHT)" w:date="2021-08-19T12:08:00Z">
        <w:del w:id="28" w:author="Hoover, Christopher M" w:date="2021-08-19T10:03:00Z">
          <w:r w:rsidR="00B637AE" w:rsidDel="005D11A5">
            <w:rPr>
              <w:rFonts w:ascii="Times New Roman" w:hAnsi="Times New Roman" w:cs="Times New Roman"/>
              <w:sz w:val="24"/>
              <w:szCs w:val="24"/>
            </w:rPr>
            <w:delText>(14)</w:delText>
          </w:r>
        </w:del>
        <w:r w:rsidR="00B637AE">
          <w:rPr>
            <w:rFonts w:ascii="Times New Roman" w:hAnsi="Times New Roman" w:cs="Times New Roman"/>
            <w:sz w:val="24"/>
            <w:szCs w:val="24"/>
          </w:rPr>
          <w:t>, as well as</w:t>
        </w:r>
      </w:ins>
      <w:ins w:id="29" w:author="Fukunaga, Rena (CDC/DDPHSIS/CGH/DGHT)" w:date="2021-08-19T12:10:00Z">
        <w:r w:rsidR="00CE21EA">
          <w:rPr>
            <w:rFonts w:ascii="Times New Roman" w:hAnsi="Times New Roman" w:cs="Times New Roman"/>
            <w:sz w:val="24"/>
            <w:szCs w:val="24"/>
          </w:rPr>
          <w:t xml:space="preserve"> in</w:t>
        </w:r>
      </w:ins>
      <w:ins w:id="30" w:author="Fukunaga, Rena (CDC/DDPHSIS/CGH/DGHT)" w:date="2021-08-19T12:08:00Z">
        <w:r w:rsidR="00B637AE">
          <w:rPr>
            <w:rFonts w:ascii="Times New Roman" w:hAnsi="Times New Roman" w:cs="Times New Roman"/>
            <w:sz w:val="24"/>
            <w:szCs w:val="24"/>
          </w:rPr>
          <w:t xml:space="preserve"> congregate</w:t>
        </w:r>
      </w:ins>
      <w:ins w:id="31" w:author="Hoover, Christopher M" w:date="2021-08-19T10:04:00Z">
        <w:r w:rsidR="005D11A5">
          <w:rPr>
            <w:rFonts w:ascii="Times New Roman" w:hAnsi="Times New Roman" w:cs="Times New Roman"/>
            <w:sz w:val="24"/>
            <w:szCs w:val="24"/>
          </w:rPr>
          <w:t xml:space="preserve"> </w:t>
        </w:r>
      </w:ins>
      <w:ins w:id="32" w:author="Fukunaga, Rena (CDC/DDPHSIS/CGH/DGHT)" w:date="2021-08-19T12:08:00Z">
        <w:del w:id="33" w:author="Hoover, Christopher M" w:date="2021-08-19T10:04:00Z">
          <w:r w:rsidR="00B637AE" w:rsidDel="005D11A5">
            <w:rPr>
              <w:rFonts w:ascii="Times New Roman" w:hAnsi="Times New Roman" w:cs="Times New Roman"/>
              <w:sz w:val="24"/>
              <w:szCs w:val="24"/>
            </w:rPr>
            <w:delText>-</w:delText>
          </w:r>
        </w:del>
        <w:r w:rsidR="00B637AE">
          <w:rPr>
            <w:rFonts w:ascii="Times New Roman" w:hAnsi="Times New Roman" w:cs="Times New Roman"/>
            <w:sz w:val="24"/>
            <w:szCs w:val="24"/>
          </w:rPr>
          <w:t>sett</w:t>
        </w:r>
      </w:ins>
      <w:ins w:id="34" w:author="Fukunaga, Rena (CDC/DDPHSIS/CGH/DGHT)" w:date="2021-08-19T12:09:00Z">
        <w:r w:rsidR="00B637AE">
          <w:rPr>
            <w:rFonts w:ascii="Times New Roman" w:hAnsi="Times New Roman" w:cs="Times New Roman"/>
            <w:sz w:val="24"/>
            <w:szCs w:val="24"/>
          </w:rPr>
          <w:t xml:space="preserve">ings </w:t>
        </w:r>
      </w:ins>
      <w:ins w:id="35" w:author="Fukunaga, Rena (CDC/DDPHSIS/CGH/DGHT)" w:date="2021-08-19T12:10:00Z">
        <w:r w:rsidR="00CE21EA">
          <w:rPr>
            <w:rFonts w:ascii="Times New Roman" w:hAnsi="Times New Roman" w:cs="Times New Roman"/>
            <w:sz w:val="24"/>
            <w:szCs w:val="24"/>
          </w:rPr>
          <w:t>such as</w:t>
        </w:r>
      </w:ins>
      <w:ins w:id="36" w:author="Fukunaga, Rena (CDC/DDPHSIS/CGH/DGHT)" w:date="2021-08-19T12:09:00Z">
        <w:r w:rsidR="00B637AE">
          <w:rPr>
            <w:rFonts w:ascii="Times New Roman" w:hAnsi="Times New Roman" w:cs="Times New Roman"/>
            <w:sz w:val="24"/>
            <w:szCs w:val="24"/>
          </w:rPr>
          <w:t xml:space="preserve"> </w:t>
        </w:r>
      </w:ins>
      <w:ins w:id="37" w:author="Fukunaga, Rena (CDC/DDPHSIS/CGH/DGHT)" w:date="2021-08-19T12:07:00Z">
        <w:r w:rsidR="00D07DCF">
          <w:rPr>
            <w:rFonts w:ascii="Times New Roman" w:hAnsi="Times New Roman" w:cs="Times New Roman"/>
            <w:sz w:val="24"/>
            <w:szCs w:val="24"/>
          </w:rPr>
          <w:t xml:space="preserve">health care </w:t>
        </w:r>
      </w:ins>
      <w:r w:rsidR="005D11A5">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1g12xU1G","properties":{"formattedCitation":"(15)","plainCitation":"(15)","noteIndex":0},"citationItems":[{"id":723,"uris":["http://zotero.org/users/3463997/items/TKH762WY"],"uri":["http://zotero.org/users/3463997/items/TKH762WY"],"itemData":{"id":723,"type":"article-journal","container-title":"New England Journal of Medicine","DOI":"10.1056/NEJMoa2109072","ISSN":"0028-4793","issue":"0","note":"publisher: Massachusetts Medical Society\n_eprint: https://doi.org/10.1056/NEJMoa2109072","page":"null","source":"Taylor and Francis+NEJM","title":"Covid-19 Breakthrough Infections in Vaccinated Health Care Workers","volume":"0","author":[{"family":"Bergwerk","given":"Moriah"},{"family":"Gonen","given":"Tal"},{"family":"Lustig","given":"Yaniv"},{"family":"Amit","given":"Sharon"},{"family":"Lipsitch","given":"Marc"},{"family":"Cohen","given":"Carmit"},{"family":"Mandelboim","given":"Michal"},{"family":"Gal Levin","given":"Einav"},{"family":"Rubin","given":"Carmit"},{"family":"Indenbaum","given":"Victoria"},{"family":"Tal","given":"Ilana"},{"family":"Zavitan","given":"Malka"},{"family":"Zuckerman","given":"Neta"},{"family":"Bar-Chaim","given":"Adina"},{"family":"Kreiss","given":"Yitshak"},{"family":"Regev-Yochay","given":"Gili"}],"issued":{"date-parts":[["2021",7,28]]}}}],"schema":"https://github.com/citation-style-language/schema/raw/master/csl-citation.json"} </w:instrText>
      </w:r>
      <w:r w:rsidR="005D11A5">
        <w:rPr>
          <w:rFonts w:ascii="Times New Roman" w:hAnsi="Times New Roman" w:cs="Times New Roman"/>
          <w:sz w:val="24"/>
          <w:szCs w:val="24"/>
        </w:rPr>
        <w:fldChar w:fldCharType="separate"/>
      </w:r>
      <w:r w:rsidR="005D11A5">
        <w:rPr>
          <w:rFonts w:ascii="Times New Roman" w:hAnsi="Times New Roman" w:cs="Times New Roman"/>
          <w:noProof/>
          <w:sz w:val="24"/>
          <w:szCs w:val="24"/>
        </w:rPr>
        <w:t>(15)</w:t>
      </w:r>
      <w:r w:rsidR="005D11A5">
        <w:rPr>
          <w:rFonts w:ascii="Times New Roman" w:hAnsi="Times New Roman" w:cs="Times New Roman"/>
          <w:sz w:val="24"/>
          <w:szCs w:val="24"/>
        </w:rPr>
        <w:fldChar w:fldCharType="end"/>
      </w:r>
      <w:ins w:id="38" w:author="Fukunaga, Rena (CDC/DDPHSIS/CGH/DGHT)" w:date="2021-08-19T11:20:00Z">
        <w:del w:id="39" w:author="Hoover, Christopher M" w:date="2021-08-19T10:04:00Z">
          <w:r w:rsidR="005909BC" w:rsidDel="005D11A5">
            <w:rPr>
              <w:rFonts w:ascii="Times New Roman" w:hAnsi="Times New Roman" w:cs="Times New Roman"/>
              <w:sz w:val="24"/>
              <w:szCs w:val="24"/>
            </w:rPr>
            <w:delText>(</w:delText>
          </w:r>
        </w:del>
      </w:ins>
      <w:ins w:id="40" w:author="Fukunaga, Rena (CDC/DDPHSIS/CGH/DGHT)" w:date="2021-08-19T12:05:00Z">
        <w:del w:id="41" w:author="Hoover, Christopher M" w:date="2021-08-19T10:04:00Z">
          <w:r w:rsidR="00C231E2" w:rsidDel="005D11A5">
            <w:rPr>
              <w:rFonts w:ascii="Times New Roman" w:hAnsi="Times New Roman" w:cs="Times New Roman"/>
              <w:sz w:val="24"/>
              <w:szCs w:val="24"/>
            </w:rPr>
            <w:delText>1</w:delText>
          </w:r>
        </w:del>
      </w:ins>
      <w:ins w:id="42" w:author="Fukunaga, Rena (CDC/DDPHSIS/CGH/DGHT)" w:date="2021-08-19T12:10:00Z">
        <w:del w:id="43" w:author="Hoover, Christopher M" w:date="2021-08-19T10:04:00Z">
          <w:r w:rsidR="00CE21EA" w:rsidDel="005D11A5">
            <w:rPr>
              <w:rFonts w:ascii="Times New Roman" w:hAnsi="Times New Roman" w:cs="Times New Roman"/>
              <w:sz w:val="24"/>
              <w:szCs w:val="24"/>
            </w:rPr>
            <w:delText>5</w:delText>
          </w:r>
        </w:del>
      </w:ins>
      <w:ins w:id="44" w:author="Fukunaga, Rena (CDC/DDPHSIS/CGH/DGHT)" w:date="2021-08-19T11:20:00Z">
        <w:del w:id="45" w:author="Hoover, Christopher M" w:date="2021-08-19T10:04:00Z">
          <w:r w:rsidR="005909BC" w:rsidDel="005D11A5">
            <w:rPr>
              <w:rFonts w:ascii="Times New Roman" w:hAnsi="Times New Roman" w:cs="Times New Roman"/>
              <w:sz w:val="24"/>
              <w:szCs w:val="24"/>
            </w:rPr>
            <w:delText>)</w:delText>
          </w:r>
        </w:del>
      </w:ins>
      <w:ins w:id="46" w:author="Fukunaga, Rena (CDC/DDPHSIS/CGH/DGHT)" w:date="2021-08-19T12:08:00Z">
        <w:r w:rsidR="007E619A">
          <w:rPr>
            <w:rFonts w:ascii="Times New Roman" w:hAnsi="Times New Roman" w:cs="Times New Roman"/>
            <w:sz w:val="24"/>
            <w:szCs w:val="24"/>
          </w:rPr>
          <w:t xml:space="preserve">, </w:t>
        </w:r>
        <w:r w:rsidR="00B637AE">
          <w:rPr>
            <w:rFonts w:ascii="Times New Roman" w:hAnsi="Times New Roman" w:cs="Times New Roman"/>
            <w:sz w:val="24"/>
            <w:szCs w:val="24"/>
          </w:rPr>
          <w:t>and</w:t>
        </w:r>
        <w:r w:rsidR="007E619A">
          <w:rPr>
            <w:rFonts w:ascii="Times New Roman" w:hAnsi="Times New Roman" w:cs="Times New Roman"/>
            <w:sz w:val="24"/>
            <w:szCs w:val="24"/>
          </w:rPr>
          <w:t xml:space="preserve"> </w:t>
        </w:r>
        <w:r w:rsidR="00B637AE">
          <w:rPr>
            <w:rFonts w:ascii="Times New Roman" w:hAnsi="Times New Roman" w:cs="Times New Roman"/>
            <w:sz w:val="24"/>
            <w:szCs w:val="24"/>
          </w:rPr>
          <w:t xml:space="preserve">correctional </w:t>
        </w:r>
      </w:ins>
      <w:r w:rsidR="005D11A5">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WTdgP6fk","properties":{"formattedCitation":"(16)","plainCitation":"(16)","noteIndex":0},"citationItems":[{"id":728,"uris":["http://zotero.org/users/3463997/items/HJNXUNKK"],"uri":["http://zotero.org/users/3463997/items/HJNXUNKK"],"itemData":{"id":728,"type":"article-journal","container-title":"The New England Journal of Medicine","DOI":"10.1056/NEJMc2108479","ISSN":"1533-4406","journalAbbreviation":"N Engl J Med","language":"eng","note":"PMID: 34233109\nPMCID: PMC8279089","source":"PubMed","title":"Breakthrough SARS-CoV-2 Infections in Prison after Vaccination","author":[{"family":"Brinkley-Rubinstein","given":"Lauren"},{"family":"Peterson","given":"Meghan"},{"family":"Martin","given":"Rosemarie"},{"family":"Chan","given":"Philip"},{"family":"Berk","given":"Justin"}],"issued":{"date-parts":[["2021",7,7]]}}}],"schema":"https://github.com/citation-style-language/schema/raw/master/csl-citation.json"} </w:instrText>
      </w:r>
      <w:r w:rsidR="005D11A5">
        <w:rPr>
          <w:rFonts w:ascii="Times New Roman" w:hAnsi="Times New Roman" w:cs="Times New Roman"/>
          <w:sz w:val="24"/>
          <w:szCs w:val="24"/>
        </w:rPr>
        <w:fldChar w:fldCharType="separate"/>
      </w:r>
      <w:r w:rsidR="005D11A5">
        <w:rPr>
          <w:rFonts w:ascii="Times New Roman" w:hAnsi="Times New Roman" w:cs="Times New Roman"/>
          <w:noProof/>
          <w:sz w:val="24"/>
          <w:szCs w:val="24"/>
        </w:rPr>
        <w:t>(16)</w:t>
      </w:r>
      <w:r w:rsidR="005D11A5">
        <w:rPr>
          <w:rFonts w:ascii="Times New Roman" w:hAnsi="Times New Roman" w:cs="Times New Roman"/>
          <w:sz w:val="24"/>
          <w:szCs w:val="24"/>
        </w:rPr>
        <w:fldChar w:fldCharType="end"/>
      </w:r>
      <w:ins w:id="47" w:author="Fukunaga, Rena (CDC/DDPHSIS/CGH/DGHT)" w:date="2021-08-19T12:09:00Z">
        <w:del w:id="48" w:author="Hoover, Christopher M" w:date="2021-08-19T10:03:00Z">
          <w:r w:rsidR="00B637AE" w:rsidDel="005D11A5">
            <w:rPr>
              <w:rFonts w:ascii="Times New Roman" w:hAnsi="Times New Roman" w:cs="Times New Roman"/>
              <w:sz w:val="24"/>
              <w:szCs w:val="24"/>
            </w:rPr>
            <w:delText>(1</w:delText>
          </w:r>
        </w:del>
      </w:ins>
      <w:ins w:id="49" w:author="Fukunaga, Rena (CDC/DDPHSIS/CGH/DGHT)" w:date="2021-08-19T12:10:00Z">
        <w:del w:id="50" w:author="Hoover, Christopher M" w:date="2021-08-19T10:03:00Z">
          <w:r w:rsidR="00CE21EA" w:rsidDel="005D11A5">
            <w:rPr>
              <w:rFonts w:ascii="Times New Roman" w:hAnsi="Times New Roman" w:cs="Times New Roman"/>
              <w:sz w:val="24"/>
              <w:szCs w:val="24"/>
            </w:rPr>
            <w:delText>6</w:delText>
          </w:r>
        </w:del>
      </w:ins>
      <w:ins w:id="51" w:author="Fukunaga, Rena (CDC/DDPHSIS/CGH/DGHT)" w:date="2021-08-19T12:09:00Z">
        <w:del w:id="52" w:author="Hoover, Christopher M" w:date="2021-08-19T10:03:00Z">
          <w:r w:rsidR="00B637AE" w:rsidDel="005D11A5">
            <w:rPr>
              <w:rFonts w:ascii="Times New Roman" w:hAnsi="Times New Roman" w:cs="Times New Roman"/>
              <w:sz w:val="24"/>
              <w:szCs w:val="24"/>
            </w:rPr>
            <w:delText>)</w:delText>
          </w:r>
        </w:del>
        <w:r w:rsidR="00B637AE">
          <w:rPr>
            <w:rFonts w:ascii="Times New Roman" w:hAnsi="Times New Roman" w:cs="Times New Roman"/>
            <w:sz w:val="24"/>
            <w:szCs w:val="24"/>
          </w:rPr>
          <w:t xml:space="preserve"> </w:t>
        </w:r>
      </w:ins>
      <w:ins w:id="53" w:author="Fukunaga, Rena (CDC/DDPHSIS/CGH/DGHT)" w:date="2021-08-19T12:08:00Z">
        <w:r w:rsidR="00B637AE">
          <w:rPr>
            <w:rFonts w:ascii="Times New Roman" w:hAnsi="Times New Roman" w:cs="Times New Roman"/>
            <w:sz w:val="24"/>
            <w:szCs w:val="24"/>
          </w:rPr>
          <w:t>facilities</w:t>
        </w:r>
      </w:ins>
      <w:r w:rsidR="00E852DD" w:rsidRPr="00E14288">
        <w:rPr>
          <w:rFonts w:ascii="Times New Roman" w:hAnsi="Times New Roman" w:cs="Times New Roman"/>
          <w:sz w:val="24"/>
          <w:szCs w:val="24"/>
        </w:rPr>
        <w:t>.</w:t>
      </w:r>
      <w:commentRangeEnd w:id="16"/>
      <w:r w:rsidR="00635B19">
        <w:rPr>
          <w:rStyle w:val="CommentReference"/>
          <w:rFonts w:ascii="Times New Roman" w:hAnsi="Times New Roman" w:cs="Times New Roman"/>
        </w:rPr>
        <w:commentReference w:id="16"/>
      </w:r>
      <w:commentRangeEnd w:id="17"/>
      <w:r w:rsidR="005909BC">
        <w:rPr>
          <w:rStyle w:val="CommentReference"/>
          <w:rFonts w:ascii="Times New Roman" w:hAnsi="Times New Roman" w:cs="Times New Roman"/>
        </w:rPr>
        <w:commentReference w:id="17"/>
      </w:r>
      <w:r w:rsidR="00E852DD" w:rsidRPr="00E14288">
        <w:rPr>
          <w:rFonts w:ascii="Times New Roman" w:hAnsi="Times New Roman" w:cs="Times New Roman"/>
          <w:sz w:val="24"/>
          <w:szCs w:val="24"/>
        </w:rPr>
        <w:t xml:space="preserve"> At this time,</w:t>
      </w:r>
      <w:ins w:id="54" w:author="Fukunaga, Rena (CDC/DDPHSIS/CGH/DGHT)" w:date="2021-08-19T11:21:00Z">
        <w:r w:rsidR="005909BC">
          <w:rPr>
            <w:rFonts w:ascii="Times New Roman" w:hAnsi="Times New Roman" w:cs="Times New Roman"/>
            <w:sz w:val="24"/>
            <w:szCs w:val="24"/>
          </w:rPr>
          <w:t xml:space="preserve"> the </w:t>
        </w:r>
        <w:r w:rsidR="00C25440" w:rsidRPr="00C25440">
          <w:rPr>
            <w:rFonts w:ascii="Times New Roman" w:hAnsi="Times New Roman" w:cs="Times New Roman"/>
            <w:sz w:val="24"/>
            <w:szCs w:val="24"/>
          </w:rPr>
          <w:t>Interim Guidance for SARS-CoV-2 Testing in Correctional and Detention</w:t>
        </w:r>
      </w:ins>
      <w:ins w:id="55" w:author="Fukunaga, Rena (CDC/DDPHSIS/CGH/DGHT)" w:date="2021-08-19T12:12:00Z">
        <w:r w:rsidR="00E3512A">
          <w:rPr>
            <w:rFonts w:ascii="Times New Roman" w:hAnsi="Times New Roman" w:cs="Times New Roman"/>
            <w:sz w:val="24"/>
            <w:szCs w:val="24"/>
          </w:rPr>
          <w:t xml:space="preserve"> (13)</w:t>
        </w:r>
      </w:ins>
      <w:ins w:id="56" w:author="Fukunaga, Rena (CDC/DDPHSIS/CGH/DGHT)" w:date="2021-08-19T11:21:00Z">
        <w:r w:rsidR="00C25440" w:rsidRPr="00C25440">
          <w:rPr>
            <w:rFonts w:ascii="Times New Roman" w:hAnsi="Times New Roman" w:cs="Times New Roman"/>
            <w:sz w:val="24"/>
            <w:szCs w:val="24"/>
          </w:rPr>
          <w:t xml:space="preserve"> </w:t>
        </w:r>
      </w:ins>
      <w:del w:id="57" w:author="Fukunaga, Rena (CDC/DDPHSIS/CGH/DGHT)" w:date="2021-08-19T11:21:00Z">
        <w:r w:rsidR="00E852DD" w:rsidRPr="00E14288" w:rsidDel="00C25440">
          <w:rPr>
            <w:rFonts w:ascii="Times New Roman" w:hAnsi="Times New Roman" w:cs="Times New Roman"/>
            <w:sz w:val="24"/>
            <w:szCs w:val="24"/>
          </w:rPr>
          <w:delText xml:space="preserve"> </w:delText>
        </w:r>
      </w:del>
      <w:commentRangeStart w:id="58"/>
      <w:commentRangeStart w:id="59"/>
      <w:del w:id="60" w:author="Fukunaga, Rena (CDC/DDPHSIS/CGH/DGHT)" w:date="2021-08-19T11:22:00Z">
        <w:r w:rsidR="00E852DD" w:rsidRPr="00E14288" w:rsidDel="00C25440">
          <w:rPr>
            <w:rFonts w:ascii="Times New Roman" w:hAnsi="Times New Roman" w:cs="Times New Roman"/>
            <w:sz w:val="24"/>
            <w:szCs w:val="24"/>
          </w:rPr>
          <w:delText>guidance</w:delText>
        </w:r>
      </w:del>
      <w:commentRangeEnd w:id="58"/>
      <w:commentRangeEnd w:id="59"/>
      <w:ins w:id="61" w:author="Fukunaga, Rena (CDC/DDPHSIS/CGH/DGHT)" w:date="2021-08-19T11:22:00Z">
        <w:r w:rsidR="00C25440" w:rsidRPr="00C25440">
          <w:rPr>
            <w:rFonts w:ascii="Times New Roman" w:hAnsi="Times New Roman" w:cs="Times New Roman"/>
            <w:sz w:val="24"/>
            <w:szCs w:val="24"/>
          </w:rPr>
          <w:t>Facilities</w:t>
        </w:r>
      </w:ins>
      <w:del w:id="62" w:author="Fukunaga, Rena (CDC/DDPHSIS/CGH/DGHT)" w:date="2021-08-19T11:22:00Z">
        <w:r w:rsidR="00B812AC" w:rsidDel="00C25440">
          <w:rPr>
            <w:rStyle w:val="CommentReference"/>
            <w:rFonts w:ascii="Times New Roman" w:hAnsi="Times New Roman" w:cs="Times New Roman"/>
          </w:rPr>
          <w:commentReference w:id="58"/>
        </w:r>
      </w:del>
      <w:r w:rsidR="009231F1">
        <w:rPr>
          <w:rStyle w:val="CommentReference"/>
          <w:rFonts w:ascii="Times New Roman" w:hAnsi="Times New Roman" w:cs="Times New Roman"/>
        </w:rPr>
        <w:commentReference w:id="59"/>
      </w:r>
      <w:ins w:id="63" w:author="Hoover, Christopher M" w:date="2021-08-19T10:04:00Z">
        <w:r w:rsidR="005D11A5">
          <w:rPr>
            <w:rFonts w:ascii="Times New Roman" w:hAnsi="Times New Roman" w:cs="Times New Roman"/>
            <w:sz w:val="24"/>
            <w:szCs w:val="24"/>
          </w:rPr>
          <w:t xml:space="preserve"> </w:t>
        </w:r>
      </w:ins>
      <w:del w:id="64" w:author="Fukunaga, Rena (CDC/DDPHSIS/CGH/DGHT)" w:date="2021-08-19T11:22:00Z">
        <w:r w:rsidR="00E852DD" w:rsidRPr="00E14288" w:rsidDel="00C25440">
          <w:rPr>
            <w:rFonts w:ascii="Times New Roman" w:hAnsi="Times New Roman" w:cs="Times New Roman"/>
            <w:sz w:val="24"/>
            <w:szCs w:val="24"/>
          </w:rPr>
          <w:delText xml:space="preserve"> </w:delText>
        </w:r>
      </w:del>
      <w:r w:rsidR="00E852DD" w:rsidRPr="00E14288">
        <w:rPr>
          <w:rFonts w:ascii="Times New Roman" w:hAnsi="Times New Roman" w:cs="Times New Roman"/>
          <w:sz w:val="24"/>
          <w:szCs w:val="24"/>
        </w:rPr>
        <w:t>does not specify when staff should be tested during the work week</w:t>
      </w:r>
      <w:r w:rsidR="00E14288" w:rsidRPr="00E14288">
        <w:rPr>
          <w:rFonts w:ascii="Times New Roman" w:hAnsi="Times New Roman" w:cs="Times New Roman"/>
          <w:sz w:val="24"/>
          <w:szCs w:val="24"/>
        </w:rPr>
        <w:t xml:space="preserve"> to </w:t>
      </w:r>
      <w:r w:rsidR="00474A59">
        <w:rPr>
          <w:rFonts w:ascii="Times New Roman" w:hAnsi="Times New Roman" w:cs="Times New Roman"/>
          <w:sz w:val="24"/>
          <w:szCs w:val="24"/>
        </w:rPr>
        <w:t xml:space="preserve">minimize the spread of </w:t>
      </w:r>
      <w:del w:id="65" w:author="Zhao, Guixiang (Grace) (CDC/ONDIEH/NCCDPHP)" w:date="2021-08-17T15:53:00Z">
        <w:r w:rsidR="00474A59" w:rsidDel="00B812AC">
          <w:rPr>
            <w:rFonts w:ascii="Times New Roman" w:hAnsi="Times New Roman" w:cs="Times New Roman"/>
            <w:sz w:val="24"/>
            <w:szCs w:val="24"/>
          </w:rPr>
          <w:delText>COVID-19</w:delText>
        </w:r>
      </w:del>
      <w:ins w:id="66" w:author="Zhao, Guixiang (Grace) (CDC/ONDIEH/NCCDPHP)" w:date="2021-08-17T15:53:00Z">
        <w:r w:rsidR="00B812AC">
          <w:rPr>
            <w:rFonts w:ascii="Times New Roman" w:hAnsi="Times New Roman" w:cs="Times New Roman"/>
            <w:sz w:val="24"/>
            <w:szCs w:val="24"/>
          </w:rPr>
          <w:t>SARS-CoV-2</w:t>
        </w:r>
      </w:ins>
      <w:r w:rsidR="00474A59">
        <w:rPr>
          <w:rFonts w:ascii="Times New Roman" w:hAnsi="Times New Roman" w:cs="Times New Roman"/>
          <w:sz w:val="24"/>
          <w:szCs w:val="24"/>
        </w:rPr>
        <w:t xml:space="preserve"> via</w:t>
      </w:r>
      <w:r w:rsidR="00E14288" w:rsidRPr="00E14288">
        <w:rPr>
          <w:rFonts w:ascii="Times New Roman" w:hAnsi="Times New Roman" w:cs="Times New Roman"/>
          <w:sz w:val="24"/>
          <w:szCs w:val="24"/>
        </w:rPr>
        <w:t xml:space="preserve"> rapid identification and isolation of new staff cases.</w:t>
      </w:r>
    </w:p>
    <w:p w14:paraId="6A822D22" w14:textId="79ADEEAB" w:rsidR="00B4730A" w:rsidRPr="00E14288" w:rsidRDefault="0015497D"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lastRenderedPageBreak/>
        <w:t xml:space="preserve">Here we </w:t>
      </w:r>
      <w:del w:id="67" w:author="Hoover, Christopher M" w:date="2021-08-19T11:59:00Z">
        <w:r w:rsidRPr="00E14288" w:rsidDel="008F141A">
          <w:rPr>
            <w:rFonts w:ascii="Times New Roman" w:hAnsi="Times New Roman" w:cs="Times New Roman"/>
            <w:sz w:val="24"/>
            <w:szCs w:val="24"/>
          </w:rPr>
          <w:delText xml:space="preserve">draw on </w:delText>
        </w:r>
      </w:del>
      <w:del w:id="68" w:author="Hoover, Christopher M" w:date="2021-08-19T10:08:00Z">
        <w:r w:rsidRPr="00E14288" w:rsidDel="005D11A5">
          <w:rPr>
            <w:rFonts w:ascii="Times New Roman" w:hAnsi="Times New Roman" w:cs="Times New Roman"/>
            <w:sz w:val="24"/>
            <w:szCs w:val="24"/>
          </w:rPr>
          <w:delText>staff</w:delText>
        </w:r>
        <w:r w:rsidR="00221343" w:rsidRPr="00E14288" w:rsidDel="005D11A5">
          <w:rPr>
            <w:rFonts w:ascii="Times New Roman" w:hAnsi="Times New Roman" w:cs="Times New Roman"/>
            <w:sz w:val="24"/>
            <w:szCs w:val="24"/>
          </w:rPr>
          <w:delText>ing</w:delText>
        </w:r>
        <w:r w:rsidRPr="00E14288" w:rsidDel="005D11A5">
          <w:rPr>
            <w:rFonts w:ascii="Times New Roman" w:hAnsi="Times New Roman" w:cs="Times New Roman"/>
            <w:sz w:val="24"/>
            <w:szCs w:val="24"/>
          </w:rPr>
          <w:delText xml:space="preserve"> </w:delText>
        </w:r>
      </w:del>
      <w:del w:id="69" w:author="Hoover, Christopher M" w:date="2021-08-19T11:59:00Z">
        <w:r w:rsidRPr="00E14288" w:rsidDel="008F141A">
          <w:rPr>
            <w:rFonts w:ascii="Times New Roman" w:hAnsi="Times New Roman" w:cs="Times New Roman"/>
            <w:sz w:val="24"/>
            <w:szCs w:val="24"/>
          </w:rPr>
          <w:delText xml:space="preserve">and testing schedules from carceral facilities </w:delText>
        </w:r>
        <w:r w:rsidR="00C34B43" w:rsidRPr="00E14288" w:rsidDel="008F141A">
          <w:rPr>
            <w:rFonts w:ascii="Times New Roman" w:hAnsi="Times New Roman" w:cs="Times New Roman"/>
            <w:sz w:val="24"/>
            <w:szCs w:val="24"/>
          </w:rPr>
          <w:delText>operated by the California Department of Corrections and Rehabilitation (CDCR)</w:delText>
        </w:r>
        <w:r w:rsidRPr="00E14288" w:rsidDel="008F141A">
          <w:rPr>
            <w:rFonts w:ascii="Times New Roman" w:hAnsi="Times New Roman" w:cs="Times New Roman"/>
            <w:sz w:val="24"/>
            <w:szCs w:val="24"/>
          </w:rPr>
          <w:delText xml:space="preserve"> to </w:delText>
        </w:r>
      </w:del>
      <w:r w:rsidR="00871CF6">
        <w:rPr>
          <w:rFonts w:ascii="Times New Roman" w:hAnsi="Times New Roman" w:cs="Times New Roman"/>
          <w:sz w:val="24"/>
          <w:szCs w:val="24"/>
        </w:rPr>
        <w:t>exam</w:t>
      </w:r>
      <w:r w:rsidR="006F35CB">
        <w:rPr>
          <w:rFonts w:ascii="Times New Roman" w:hAnsi="Times New Roman" w:cs="Times New Roman"/>
          <w:sz w:val="24"/>
          <w:szCs w:val="24"/>
        </w:rPr>
        <w:t>in</w:t>
      </w:r>
      <w:r w:rsidR="00871CF6">
        <w:rPr>
          <w:rFonts w:ascii="Times New Roman" w:hAnsi="Times New Roman" w:cs="Times New Roman"/>
          <w:sz w:val="24"/>
          <w:szCs w:val="24"/>
        </w:rPr>
        <w:t xml:space="preserve">e the relationship between </w:t>
      </w:r>
      <w:del w:id="70" w:author="Hoover, Christopher M" w:date="2021-08-19T10:06:00Z">
        <w:r w:rsidR="00474A59" w:rsidDel="005D11A5">
          <w:rPr>
            <w:rFonts w:ascii="Times New Roman" w:hAnsi="Times New Roman" w:cs="Times New Roman"/>
            <w:sz w:val="24"/>
            <w:szCs w:val="24"/>
          </w:rPr>
          <w:delText xml:space="preserve">staffing </w:delText>
        </w:r>
      </w:del>
      <w:ins w:id="71" w:author="Hoover, Christopher M" w:date="2021-08-19T10:06:00Z">
        <w:r w:rsidR="005D11A5">
          <w:rPr>
            <w:rFonts w:ascii="Times New Roman" w:hAnsi="Times New Roman" w:cs="Times New Roman"/>
            <w:sz w:val="24"/>
            <w:szCs w:val="24"/>
          </w:rPr>
          <w:t>work schedules,</w:t>
        </w:r>
      </w:ins>
      <w:del w:id="72" w:author="Hoover, Christopher M" w:date="2021-08-19T10:06:00Z">
        <w:r w:rsidR="00474A59" w:rsidDel="005D11A5">
          <w:rPr>
            <w:rFonts w:ascii="Times New Roman" w:hAnsi="Times New Roman" w:cs="Times New Roman"/>
            <w:sz w:val="24"/>
            <w:szCs w:val="24"/>
          </w:rPr>
          <w:delText>and</w:delText>
        </w:r>
      </w:del>
      <w:r w:rsidR="00474A59">
        <w:rPr>
          <w:rFonts w:ascii="Times New Roman" w:hAnsi="Times New Roman" w:cs="Times New Roman"/>
          <w:sz w:val="24"/>
          <w:szCs w:val="24"/>
        </w:rPr>
        <w:t xml:space="preserve"> testing schedules</w:t>
      </w:r>
      <w:ins w:id="73" w:author="Hoover, Christopher M" w:date="2021-08-19T10:06:00Z">
        <w:r w:rsidR="005D11A5">
          <w:rPr>
            <w:rFonts w:ascii="Times New Roman" w:hAnsi="Times New Roman" w:cs="Times New Roman"/>
            <w:sz w:val="24"/>
            <w:szCs w:val="24"/>
          </w:rPr>
          <w:t>,</w:t>
        </w:r>
      </w:ins>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e </w:t>
      </w:r>
      <w:ins w:id="74" w:author="Hoover, Christopher M" w:date="2021-08-19T10:06:00Z">
        <w:r w:rsidR="005D11A5">
          <w:rPr>
            <w:rFonts w:ascii="Times New Roman" w:hAnsi="Times New Roman" w:cs="Times New Roman"/>
            <w:sz w:val="24"/>
            <w:szCs w:val="24"/>
          </w:rPr>
          <w:t xml:space="preserve">first </w:t>
        </w:r>
      </w:ins>
      <w:r w:rsidR="00871CF6">
        <w:rPr>
          <w:rFonts w:ascii="Times New Roman" w:hAnsi="Times New Roman" w:cs="Times New Roman"/>
          <w:sz w:val="24"/>
          <w:szCs w:val="24"/>
        </w:rPr>
        <w:t>present</w:t>
      </w:r>
      <w:r w:rsidR="006F35CB">
        <w:rPr>
          <w:rFonts w:ascii="Times New Roman" w:hAnsi="Times New Roman" w:cs="Times New Roman"/>
          <w:sz w:val="24"/>
          <w:szCs w:val="24"/>
        </w:rPr>
        <w:t xml:space="preserve"> </w:t>
      </w:r>
      <w:r w:rsidRPr="00E14288">
        <w:rPr>
          <w:rFonts w:ascii="Times New Roman" w:hAnsi="Times New Roman" w:cs="Times New Roman"/>
          <w:sz w:val="24"/>
          <w:szCs w:val="24"/>
        </w:rPr>
        <w:t xml:space="preserve">an analytic framework to estimate the effect of variable testing frequencies and </w:t>
      </w:r>
      <w:commentRangeStart w:id="75"/>
      <w:commentRangeStart w:id="76"/>
      <w:commentRangeStart w:id="77"/>
      <w:del w:id="78" w:author="Hoover, Christopher M" w:date="2021-08-19T10:07:00Z">
        <w:r w:rsidRPr="00E14288" w:rsidDel="005D11A5">
          <w:rPr>
            <w:rFonts w:ascii="Times New Roman" w:hAnsi="Times New Roman" w:cs="Times New Roman"/>
            <w:sz w:val="24"/>
            <w:szCs w:val="24"/>
          </w:rPr>
          <w:delText>delays</w:delText>
        </w:r>
      </w:del>
      <w:ins w:id="79" w:author="Fukunaga, Rena (CDC/DDPHSIS/CGH/DGHT)" w:date="2021-08-19T11:22:00Z">
        <w:del w:id="80" w:author="Hoover, Christopher M" w:date="2021-08-19T10:07:00Z">
          <w:r w:rsidR="00787F61" w:rsidDel="005D11A5">
            <w:rPr>
              <w:rFonts w:ascii="Times New Roman" w:hAnsi="Times New Roman" w:cs="Times New Roman"/>
              <w:sz w:val="24"/>
              <w:szCs w:val="24"/>
            </w:rPr>
            <w:delText xml:space="preserve"> </w:delText>
          </w:r>
          <w:r w:rsidR="00F82329" w:rsidDel="005D11A5">
            <w:rPr>
              <w:rFonts w:ascii="Times New Roman" w:hAnsi="Times New Roman" w:cs="Times New Roman"/>
              <w:sz w:val="24"/>
              <w:szCs w:val="24"/>
            </w:rPr>
            <w:delText xml:space="preserve">for </w:delText>
          </w:r>
        </w:del>
      </w:ins>
      <w:ins w:id="81" w:author="Fukunaga, Rena (CDC/DDPHSIS/CGH/DGHT)" w:date="2021-08-19T11:23:00Z">
        <w:del w:id="82" w:author="Hoover, Christopher M" w:date="2021-08-19T10:07:00Z">
          <w:r w:rsidR="009231F1" w:rsidDel="005D11A5">
            <w:rPr>
              <w:rFonts w:ascii="Times New Roman" w:hAnsi="Times New Roman" w:cs="Times New Roman"/>
              <w:sz w:val="24"/>
              <w:szCs w:val="24"/>
            </w:rPr>
            <w:delText>getting a test result</w:delText>
          </w:r>
        </w:del>
      </w:ins>
      <w:ins w:id="83" w:author="Hoover, Christopher M" w:date="2021-08-19T10:07:00Z">
        <w:r w:rsidR="005D11A5">
          <w:rPr>
            <w:rFonts w:ascii="Times New Roman" w:hAnsi="Times New Roman" w:cs="Times New Roman"/>
            <w:sz w:val="24"/>
            <w:szCs w:val="24"/>
          </w:rPr>
          <w:t xml:space="preserve">turnaround time between test administration and </w:t>
        </w:r>
      </w:ins>
      <w:ins w:id="84" w:author="Hoover, Christopher M" w:date="2021-08-19T12:01:00Z">
        <w:r w:rsidR="008F141A">
          <w:rPr>
            <w:rFonts w:ascii="Times New Roman" w:hAnsi="Times New Roman" w:cs="Times New Roman"/>
            <w:sz w:val="24"/>
            <w:szCs w:val="24"/>
          </w:rPr>
          <w:t>isolation</w:t>
        </w:r>
      </w:ins>
      <w:r w:rsidRPr="00E14288">
        <w:rPr>
          <w:rFonts w:ascii="Times New Roman" w:hAnsi="Times New Roman" w:cs="Times New Roman"/>
          <w:sz w:val="24"/>
          <w:szCs w:val="24"/>
        </w:rPr>
        <w:t xml:space="preserve"> </w:t>
      </w:r>
      <w:commentRangeEnd w:id="75"/>
      <w:r w:rsidR="00415ED9">
        <w:rPr>
          <w:rStyle w:val="CommentReference"/>
          <w:rFonts w:ascii="Times New Roman" w:hAnsi="Times New Roman" w:cs="Times New Roman"/>
        </w:rPr>
        <w:commentReference w:id="75"/>
      </w:r>
      <w:commentRangeEnd w:id="76"/>
      <w:r w:rsidR="009231F1">
        <w:rPr>
          <w:rStyle w:val="CommentReference"/>
          <w:rFonts w:ascii="Times New Roman" w:hAnsi="Times New Roman" w:cs="Times New Roman"/>
        </w:rPr>
        <w:commentReference w:id="76"/>
      </w:r>
      <w:commentRangeEnd w:id="77"/>
      <w:r w:rsidR="005D11A5">
        <w:rPr>
          <w:rStyle w:val="CommentReference"/>
          <w:rFonts w:ascii="Times New Roman" w:hAnsi="Times New Roman" w:cs="Times New Roman"/>
        </w:rPr>
        <w:commentReference w:id="77"/>
      </w:r>
      <w:r w:rsidRPr="00E14288">
        <w:rPr>
          <w:rFonts w:ascii="Times New Roman" w:hAnsi="Times New Roman" w:cs="Times New Roman"/>
          <w:sz w:val="24"/>
          <w:szCs w:val="24"/>
        </w:rPr>
        <w:t xml:space="preserve">on </w:t>
      </w:r>
      <w:r w:rsidR="00474A59">
        <w:rPr>
          <w:rFonts w:ascii="Times New Roman" w:hAnsi="Times New Roman" w:cs="Times New Roman"/>
          <w:sz w:val="24"/>
          <w:szCs w:val="24"/>
        </w:rPr>
        <w:t>SARS-CoV</w:t>
      </w:r>
      <w:ins w:id="85" w:author="Zhao, Guixiang (Grace) (CDC/ONDIEH/NCCDPHP)" w:date="2021-08-17T17:11:00Z">
        <w:r w:rsidR="00653AED">
          <w:rPr>
            <w:rFonts w:ascii="Times New Roman" w:hAnsi="Times New Roman" w:cs="Times New Roman"/>
            <w:sz w:val="24"/>
            <w:szCs w:val="24"/>
          </w:rPr>
          <w:t>-</w:t>
        </w:r>
      </w:ins>
      <w:r w:rsidR="00474A59">
        <w:rPr>
          <w:rFonts w:ascii="Times New Roman" w:hAnsi="Times New Roman" w:cs="Times New Roman"/>
          <w:sz w:val="24"/>
          <w:szCs w:val="24"/>
        </w:rPr>
        <w:t>2 transmission</w:t>
      </w:r>
      <w:r w:rsidRPr="00E14288">
        <w:rPr>
          <w:rFonts w:ascii="Times New Roman" w:hAnsi="Times New Roman" w:cs="Times New Roman"/>
          <w:sz w:val="24"/>
          <w:szCs w:val="24"/>
        </w:rPr>
        <w:t xml:space="preserve">. We then develop an individual-based model </w:t>
      </w:r>
      <w:r w:rsidR="00221343" w:rsidRPr="00E14288">
        <w:rPr>
          <w:rFonts w:ascii="Times New Roman" w:hAnsi="Times New Roman" w:cs="Times New Roman"/>
          <w:sz w:val="24"/>
          <w:szCs w:val="24"/>
        </w:rPr>
        <w:t xml:space="preserve">which incorporates </w:t>
      </w:r>
      <w:del w:id="86" w:author="Hoover, Christopher M" w:date="2021-08-19T11:25:00Z">
        <w:r w:rsidR="00221343" w:rsidRPr="00E14288" w:rsidDel="0030183D">
          <w:rPr>
            <w:rFonts w:ascii="Times New Roman" w:hAnsi="Times New Roman" w:cs="Times New Roman"/>
            <w:sz w:val="24"/>
            <w:szCs w:val="24"/>
          </w:rPr>
          <w:delText xml:space="preserve">CDCR </w:delText>
        </w:r>
      </w:del>
      <w:del w:id="87" w:author="Hoover, Christopher M" w:date="2021-08-19T10:09:00Z">
        <w:r w:rsidR="00221343" w:rsidRPr="00E14288" w:rsidDel="005D11A5">
          <w:rPr>
            <w:rFonts w:ascii="Times New Roman" w:hAnsi="Times New Roman" w:cs="Times New Roman"/>
            <w:sz w:val="24"/>
            <w:szCs w:val="24"/>
          </w:rPr>
          <w:delText xml:space="preserve">staffing </w:delText>
        </w:r>
      </w:del>
      <w:ins w:id="88" w:author="Hoover, Christopher M" w:date="2021-08-19T10:09:00Z">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ins>
      <w:r w:rsidR="00221343" w:rsidRPr="00E14288">
        <w:rPr>
          <w:rFonts w:ascii="Times New Roman" w:hAnsi="Times New Roman" w:cs="Times New Roman"/>
          <w:sz w:val="24"/>
          <w:szCs w:val="24"/>
        </w:rPr>
        <w:t xml:space="preserve">and testing schedules </w:t>
      </w:r>
      <w:ins w:id="89" w:author="Hoover, Christopher M" w:date="2021-08-19T12:00:00Z">
        <w:r w:rsidR="008F141A">
          <w:rPr>
            <w:rFonts w:ascii="Times New Roman" w:hAnsi="Times New Roman" w:cs="Times New Roman"/>
            <w:sz w:val="24"/>
            <w:szCs w:val="24"/>
          </w:rPr>
          <w:t>influenced by those observed in operations records collected</w:t>
        </w:r>
      </w:ins>
      <w:ins w:id="90" w:author="Hoover, Christopher M" w:date="2021-08-19T11:59:00Z">
        <w:r w:rsidR="008F141A" w:rsidRPr="00E14288">
          <w:rPr>
            <w:rFonts w:ascii="Times New Roman" w:hAnsi="Times New Roman" w:cs="Times New Roman"/>
            <w:sz w:val="24"/>
            <w:szCs w:val="24"/>
          </w:rPr>
          <w:t xml:space="preserve"> by the California Department of Corrections and Rehabilitation (CDCR) </w:t>
        </w:r>
      </w:ins>
      <w:r w:rsidRPr="00E14288">
        <w:rPr>
          <w:rFonts w:ascii="Times New Roman" w:hAnsi="Times New Roman" w:cs="Times New Roman"/>
          <w:sz w:val="24"/>
          <w:szCs w:val="24"/>
        </w:rPr>
        <w:t xml:space="preserve">to simulate </w:t>
      </w:r>
      <w:ins w:id="91" w:author="Hoover, Christopher M" w:date="2021-08-19T10:09:00Z">
        <w:r w:rsidR="003111A4">
          <w:rPr>
            <w:rFonts w:ascii="Times New Roman" w:hAnsi="Times New Roman" w:cs="Times New Roman"/>
            <w:sz w:val="24"/>
            <w:szCs w:val="24"/>
          </w:rPr>
          <w:t xml:space="preserve">how </w:t>
        </w:r>
      </w:ins>
      <w:r w:rsidRPr="00E14288">
        <w:rPr>
          <w:rFonts w:ascii="Times New Roman" w:hAnsi="Times New Roman" w:cs="Times New Roman"/>
          <w:sz w:val="24"/>
          <w:szCs w:val="24"/>
        </w:rPr>
        <w:t>community acquisition of SARS-CoV</w:t>
      </w:r>
      <w:ins w:id="92" w:author="Zhao, Guixiang (Grace) (CDC/ONDIEH/NCCDPHP)" w:date="2021-08-17T15:55:00Z">
        <w:r w:rsidR="00B812AC">
          <w:rPr>
            <w:rFonts w:ascii="Times New Roman" w:hAnsi="Times New Roman" w:cs="Times New Roman"/>
            <w:sz w:val="24"/>
            <w:szCs w:val="24"/>
          </w:rPr>
          <w:t>-</w:t>
        </w:r>
      </w:ins>
      <w:r w:rsidRPr="00E14288">
        <w:rPr>
          <w:rFonts w:ascii="Times New Roman" w:hAnsi="Times New Roman" w:cs="Times New Roman"/>
          <w:sz w:val="24"/>
          <w:szCs w:val="24"/>
        </w:rPr>
        <w:t xml:space="preserve">2 </w:t>
      </w:r>
      <w:ins w:id="93" w:author="Hoover, Christopher M" w:date="2021-08-19T10:10:00Z">
        <w:r w:rsidR="003111A4">
          <w:rPr>
            <w:rFonts w:ascii="Times New Roman" w:hAnsi="Times New Roman" w:cs="Times New Roman"/>
            <w:sz w:val="24"/>
            <w:szCs w:val="24"/>
          </w:rPr>
          <w:t>by staff impacts</w:t>
        </w:r>
      </w:ins>
      <w:del w:id="94" w:author="Hoover, Christopher M" w:date="2021-08-19T10:10:00Z">
        <w:r w:rsidRPr="00E14288" w:rsidDel="003111A4">
          <w:rPr>
            <w:rFonts w:ascii="Times New Roman" w:hAnsi="Times New Roman" w:cs="Times New Roman"/>
            <w:sz w:val="24"/>
            <w:szCs w:val="24"/>
          </w:rPr>
          <w:delText>and</w:delText>
        </w:r>
      </w:del>
      <w:r w:rsidRPr="00E14288">
        <w:rPr>
          <w:rFonts w:ascii="Times New Roman" w:hAnsi="Times New Roman" w:cs="Times New Roman"/>
          <w:sz w:val="24"/>
          <w:szCs w:val="24"/>
        </w:rPr>
        <w:t xml:space="preserve"> 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xml:space="preserve">. We use the model to explore the impact of aligning testing schedules with </w:t>
      </w:r>
      <w:del w:id="95" w:author="Hoover, Christopher M" w:date="2021-08-19T10:09:00Z">
        <w:r w:rsidRPr="00E14288" w:rsidDel="005D11A5">
          <w:rPr>
            <w:rFonts w:ascii="Times New Roman" w:hAnsi="Times New Roman" w:cs="Times New Roman"/>
            <w:sz w:val="24"/>
            <w:szCs w:val="24"/>
          </w:rPr>
          <w:delText xml:space="preserve">staffing </w:delText>
        </w:r>
      </w:del>
      <w:ins w:id="96" w:author="Hoover, Christopher M" w:date="2021-08-19T10:09:00Z">
        <w:r w:rsidR="005D11A5">
          <w:rPr>
            <w:rFonts w:ascii="Times New Roman" w:hAnsi="Times New Roman" w:cs="Times New Roman"/>
            <w:sz w:val="24"/>
            <w:szCs w:val="24"/>
          </w:rPr>
          <w:t>work</w:t>
        </w:r>
        <w:r w:rsidR="005D11A5"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schedules across testing frequenc</w:t>
      </w:r>
      <w:r w:rsidR="00474A59">
        <w:rPr>
          <w:rFonts w:ascii="Times New Roman" w:hAnsi="Times New Roman" w:cs="Times New Roman"/>
          <w:sz w:val="24"/>
          <w:szCs w:val="24"/>
        </w:rPr>
        <w:t>y</w:t>
      </w:r>
      <w:r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178E6304" w:rsidR="002D4CDB" w:rsidRDefault="00603C0F" w:rsidP="00E14288">
      <w:pPr>
        <w:pStyle w:val="Heading2"/>
        <w:spacing w:line="480" w:lineRule="auto"/>
        <w:rPr>
          <w:rFonts w:ascii="Times New Roman" w:eastAsia="Times New Roman" w:hAnsi="Times New Roman" w:cs="Times New Roman"/>
          <w:szCs w:val="24"/>
        </w:rPr>
      </w:pPr>
      <w:bookmarkStart w:id="97"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w:t>
      </w:r>
      <w:del w:id="98" w:author="Hoover, Christopher M" w:date="2021-08-19T12:46:00Z">
        <w:r w:rsidR="00AF04E2" w:rsidDel="00D23B03">
          <w:rPr>
            <w:rFonts w:ascii="Times New Roman" w:eastAsia="Times New Roman" w:hAnsi="Times New Roman" w:cs="Times New Roman"/>
            <w:szCs w:val="24"/>
          </w:rPr>
          <w:delText xml:space="preserve">1253 </w:delText>
        </w:r>
      </w:del>
      <w:ins w:id="99" w:author="Hoover, Christopher M" w:date="2021-08-19T12:46:00Z">
        <w:r w:rsidR="00D23B03">
          <w:rPr>
            <w:rFonts w:ascii="Times New Roman" w:eastAsia="Times New Roman" w:hAnsi="Times New Roman" w:cs="Times New Roman"/>
            <w:szCs w:val="24"/>
          </w:rPr>
          <w:t>1262</w:t>
        </w:r>
        <w:r w:rsidR="00D23B03">
          <w:rPr>
            <w:rFonts w:ascii="Times New Roman" w:eastAsia="Times New Roman" w:hAnsi="Times New Roman" w:cs="Times New Roman"/>
            <w:szCs w:val="24"/>
          </w:rPr>
          <w:t xml:space="preserve"> </w:t>
        </w:r>
      </w:ins>
      <w:r w:rsidR="00AF04E2">
        <w:rPr>
          <w:rFonts w:ascii="Times New Roman" w:eastAsia="Times New Roman" w:hAnsi="Times New Roman" w:cs="Times New Roman"/>
          <w:szCs w:val="24"/>
        </w:rPr>
        <w:t>words)</w:t>
      </w:r>
    </w:p>
    <w:p w14:paraId="5BA900FF" w14:textId="30B83BCF"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w:t>
      </w:r>
      <w:ins w:id="100" w:author="Zhao, Guixiang (Grace) (CDC/ONDIEH/NCCDPHP)" w:date="2021-08-17T15:56:00Z">
        <w:r w:rsidR="00096241">
          <w:rPr>
            <w:rFonts w:ascii="Times New Roman" w:eastAsia="Times New Roman" w:hAnsi="Times New Roman" w:cs="Times New Roman"/>
            <w:szCs w:val="24"/>
          </w:rPr>
          <w:t>-</w:t>
        </w:r>
      </w:ins>
      <w:r w:rsidRPr="00E14288">
        <w:rPr>
          <w:rFonts w:ascii="Times New Roman" w:eastAsia="Times New Roman" w:hAnsi="Times New Roman" w:cs="Times New Roman"/>
          <w:szCs w:val="24"/>
        </w:rPr>
        <w:t>2</w:t>
      </w:r>
    </w:p>
    <w:p w14:paraId="7D982959" w14:textId="7DC9F45D"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J18ygQ6A","properties":{"formattedCitation":"(14)","plainCitation":"(14)","dontUpdate":true,"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w:t>
      </w:r>
      <w:ins w:id="101" w:author="Fukunaga, Rena (CDC/DDPHSIS/CGH/DGHT)" w:date="2021-08-19T12:14:00Z">
        <w:r w:rsidR="00392187">
          <w:rPr>
            <w:rFonts w:ascii="Times New Roman" w:hAnsi="Times New Roman" w:cs="Times New Roman"/>
            <w:noProof/>
            <w:sz w:val="24"/>
            <w:szCs w:val="24"/>
          </w:rPr>
          <w:t>7</w:t>
        </w:r>
      </w:ins>
      <w:del w:id="102" w:author="Fukunaga, Rena (CDC/DDPHSIS/CGH/DGHT)" w:date="2021-08-19T12:14:00Z">
        <w:r w:rsidDel="00392187">
          <w:rPr>
            <w:rFonts w:ascii="Times New Roman" w:hAnsi="Times New Roman" w:cs="Times New Roman"/>
            <w:noProof/>
            <w:sz w:val="24"/>
            <w:szCs w:val="24"/>
          </w:rPr>
          <w:delText>4</w:delText>
        </w:r>
      </w:del>
      <w:r>
        <w:rPr>
          <w:rFonts w:ascii="Times New Roman" w:hAnsi="Times New Roman" w:cs="Times New Roman"/>
          <w:noProof/>
          <w:sz w:val="24"/>
          <w:szCs w:val="24"/>
        </w:rPr>
        <w:t>)</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y4k2xrir","properties":{"formattedCitation":"(15)","plainCitation":"(15)","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w:t>
      </w:r>
      <w:ins w:id="103" w:author="Fukunaga, Rena (CDC/DDPHSIS/CGH/DGHT)" w:date="2021-08-19T12:14:00Z">
        <w:r w:rsidR="00392187">
          <w:rPr>
            <w:rFonts w:ascii="Times New Roman" w:hAnsi="Times New Roman" w:cs="Times New Roman"/>
            <w:noProof/>
            <w:sz w:val="24"/>
            <w:szCs w:val="24"/>
          </w:rPr>
          <w:t>8</w:t>
        </w:r>
      </w:ins>
      <w:del w:id="104" w:author="Fukunaga, Rena (CDC/DDPHSIS/CGH/DGHT)" w:date="2021-08-19T12:14:00Z">
        <w:r w:rsidDel="00392187">
          <w:rPr>
            <w:rFonts w:ascii="Times New Roman" w:hAnsi="Times New Roman" w:cs="Times New Roman"/>
            <w:noProof/>
            <w:sz w:val="24"/>
            <w:szCs w:val="24"/>
          </w:rPr>
          <w:delText>5</w:delText>
        </w:r>
      </w:del>
      <w:r>
        <w:rPr>
          <w:rFonts w:ascii="Times New Roman" w:hAnsi="Times New Roman" w:cs="Times New Roman"/>
          <w:noProof/>
          <w:sz w:val="24"/>
          <w:szCs w:val="24"/>
        </w:rPr>
        <w:t>)</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w:t>
      </w:r>
      <w:ins w:id="105" w:author="Zhao, Guixiang (Grace) (CDC/ONDIEH/NCCDPHP)" w:date="2021-08-17T15:57:00Z">
        <w:r w:rsidR="00096241">
          <w:rPr>
            <w:rFonts w:ascii="Times New Roman" w:hAnsi="Times New Roman" w:cs="Times New Roman"/>
            <w:sz w:val="24"/>
            <w:szCs w:val="24"/>
          </w:rPr>
          <w:t>-</w:t>
        </w:r>
      </w:ins>
      <w:r w:rsidRPr="00E14288">
        <w:rPr>
          <w:rFonts w:ascii="Times New Roman" w:hAnsi="Times New Roman" w:cs="Times New Roman"/>
          <w:sz w:val="24"/>
          <w:szCs w:val="24"/>
        </w:rPr>
        <w:t xml:space="preserve">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ins w:id="10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generated from key biological parameters of the virus that determine the distribution of infectiousness over time. </w:t>
      </w:r>
      <w:r>
        <w:rPr>
          <w:rFonts w:ascii="Times New Roman" w:hAnsi="Times New Roman" w:cs="Times New Roman"/>
          <w:sz w:val="24"/>
          <w:szCs w:val="24"/>
        </w:rPr>
        <w:t>We used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to model </w:t>
      </w:r>
      <m:oMath>
        <m:sSub>
          <m:sSubPr>
            <m:ctrlPr>
              <w:ins w:id="10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ins w:id="10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ins w:id="10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ins w:id="11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ins w:id="111"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ins w:id="112"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and a&lt;c&lt;b ; </w:t>
      </w:r>
      <w:commentRangeStart w:id="113"/>
      <w:commentRangeStart w:id="114"/>
      <w:r w:rsidRPr="00E14288">
        <w:rPr>
          <w:rFonts w:ascii="Times New Roman" w:hAnsi="Times New Roman" w:cs="Times New Roman"/>
          <w:sz w:val="24"/>
          <w:szCs w:val="24"/>
        </w:rPr>
        <w:t xml:space="preserve">Fig </w:t>
      </w:r>
      <w:del w:id="115" w:author="Hoover, Christopher M" w:date="2021-08-19T10:10:00Z">
        <w:r w:rsidRPr="00E14288" w:rsidDel="003111A4">
          <w:rPr>
            <w:rFonts w:ascii="Times New Roman" w:hAnsi="Times New Roman" w:cs="Times New Roman"/>
            <w:sz w:val="24"/>
            <w:szCs w:val="24"/>
          </w:rPr>
          <w:delText>2</w:delText>
        </w:r>
      </w:del>
      <w:ins w:id="116" w:author="Hoover, Christopher M" w:date="2021-08-19T10:10:00Z">
        <w:r w:rsidR="003111A4">
          <w:rPr>
            <w:rFonts w:ascii="Times New Roman" w:hAnsi="Times New Roman" w:cs="Times New Roman"/>
            <w:sz w:val="24"/>
            <w:szCs w:val="24"/>
          </w:rPr>
          <w:t>1</w:t>
        </w:r>
      </w:ins>
      <w:r w:rsidRPr="00E14288">
        <w:rPr>
          <w:rFonts w:ascii="Times New Roman" w:hAnsi="Times New Roman" w:cs="Times New Roman"/>
          <w:sz w:val="24"/>
          <w:szCs w:val="24"/>
        </w:rPr>
        <w:t>a</w:t>
      </w:r>
      <w:commentRangeEnd w:id="113"/>
      <w:r w:rsidR="004E7B14">
        <w:rPr>
          <w:rStyle w:val="CommentReference"/>
          <w:rFonts w:ascii="Times New Roman" w:hAnsi="Times New Roman" w:cs="Times New Roman"/>
        </w:rPr>
        <w:commentReference w:id="113"/>
      </w:r>
      <w:commentRangeEnd w:id="114"/>
      <w:r w:rsidR="003111A4">
        <w:rPr>
          <w:rStyle w:val="CommentReference"/>
          <w:rFonts w:ascii="Times New Roman" w:hAnsi="Times New Roman" w:cs="Times New Roman"/>
        </w:rPr>
        <w:commentReference w:id="114"/>
      </w:r>
      <w:r w:rsidRPr="00E14288">
        <w:rPr>
          <w:rFonts w:ascii="Times New Roman" w:hAnsi="Times New Roman" w:cs="Times New Roman"/>
          <w:sz w:val="24"/>
          <w:szCs w:val="24"/>
        </w:rPr>
        <w:t>).</w:t>
      </w:r>
    </w:p>
    <w:p w14:paraId="51773F0E" w14:textId="73016C72"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w:t>
      </w:r>
      <w:ins w:id="117" w:author="Zhao, Guixiang (Grace) (CDC/ONDIEH/NCCDPHP)" w:date="2021-08-17T16:00:00Z">
        <w:r w:rsidR="00CF0ECC">
          <w:rPr>
            <w:rFonts w:ascii="Times New Roman" w:hAnsi="Times New Roman" w:cs="Times New Roman"/>
            <w:sz w:val="24"/>
            <w:szCs w:val="24"/>
          </w:rPr>
          <w:t>-</w:t>
        </w:r>
      </w:ins>
      <w:r w:rsidRPr="00E14288">
        <w:rPr>
          <w:rFonts w:ascii="Times New Roman" w:hAnsi="Times New Roman" w:cs="Times New Roman"/>
          <w:sz w:val="24"/>
          <w:szCs w:val="24"/>
        </w:rPr>
        <w:t>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JVW94YSZ","properties":{"formattedCitation":"(16\\uc0\\u8211{}18)","plainCitation":"(16–18)","dontUpdate":true,"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sidRPr="00D3542D">
        <w:rPr>
          <w:rFonts w:ascii="Times New Roman" w:hAnsi="Times New Roman" w:cs="Times New Roman"/>
          <w:sz w:val="24"/>
        </w:rPr>
        <w:t>(1</w:t>
      </w:r>
      <w:del w:id="118" w:author="Fukunaga, Rena (CDC/DDPHSIS/CGH/DGHT)" w:date="2021-08-19T12:15:00Z">
        <w:r w:rsidRPr="00D3542D" w:rsidDel="00857CCC">
          <w:rPr>
            <w:rFonts w:ascii="Times New Roman" w:hAnsi="Times New Roman" w:cs="Times New Roman"/>
            <w:sz w:val="24"/>
          </w:rPr>
          <w:delText>6</w:delText>
        </w:r>
      </w:del>
      <w:ins w:id="119" w:author="Fukunaga, Rena (CDC/DDPHSIS/CGH/DGHT)" w:date="2021-08-19T12:15:00Z">
        <w:r w:rsidR="00857CCC">
          <w:rPr>
            <w:rFonts w:ascii="Times New Roman" w:hAnsi="Times New Roman" w:cs="Times New Roman"/>
            <w:sz w:val="24"/>
          </w:rPr>
          <w:t>9</w:t>
        </w:r>
      </w:ins>
      <w:r w:rsidRPr="00D3542D">
        <w:rPr>
          <w:rFonts w:ascii="Times New Roman" w:hAnsi="Times New Roman" w:cs="Times New Roman"/>
          <w:sz w:val="24"/>
        </w:rPr>
        <w:t>–</w:t>
      </w:r>
      <w:del w:id="120" w:author="Fukunaga, Rena (CDC/DDPHSIS/CGH/DGHT)" w:date="2021-08-19T12:16:00Z">
        <w:r w:rsidRPr="00D3542D" w:rsidDel="00857CCC">
          <w:rPr>
            <w:rFonts w:ascii="Times New Roman" w:hAnsi="Times New Roman" w:cs="Times New Roman"/>
            <w:sz w:val="24"/>
          </w:rPr>
          <w:delText>1</w:delText>
        </w:r>
      </w:del>
      <w:ins w:id="121" w:author="Fukunaga, Rena (CDC/DDPHSIS/CGH/DGHT)" w:date="2021-08-19T12:15:00Z">
        <w:r w:rsidR="00857CCC">
          <w:rPr>
            <w:rFonts w:ascii="Times New Roman" w:hAnsi="Times New Roman" w:cs="Times New Roman"/>
            <w:sz w:val="24"/>
          </w:rPr>
          <w:t>21</w:t>
        </w:r>
      </w:ins>
      <w:del w:id="122" w:author="Fukunaga, Rena (CDC/DDPHSIS/CGH/DGHT)" w:date="2021-08-19T12:15:00Z">
        <w:r w:rsidRPr="00D3542D" w:rsidDel="00857CCC">
          <w:rPr>
            <w:rFonts w:ascii="Times New Roman" w:hAnsi="Times New Roman" w:cs="Times New Roman"/>
            <w:sz w:val="24"/>
          </w:rPr>
          <w:delText>8</w:delText>
        </w:r>
      </w:del>
      <w:r w:rsidRPr="00D3542D">
        <w:rPr>
          <w:rFonts w:ascii="Times New Roman" w:hAnsi="Times New Roman" w:cs="Times New Roman"/>
          <w:sz w:val="24"/>
        </w:rPr>
        <w:t>)</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In terms of the infectiousness profile for SARS-CoV</w:t>
      </w:r>
      <w:ins w:id="123" w:author="Zhao, Guixiang (Grace) (CDC/ONDIEH/NCCDPHP)" w:date="2021-08-17T16:01:00Z">
        <w:r w:rsidR="00CF0ECC">
          <w:rPr>
            <w:rFonts w:ascii="Times New Roman" w:hAnsi="Times New Roman" w:cs="Times New Roman"/>
            <w:sz w:val="24"/>
            <w:szCs w:val="24"/>
          </w:rPr>
          <w:t>-</w:t>
        </w:r>
      </w:ins>
      <w:r w:rsidRPr="00E14288">
        <w:rPr>
          <w:rFonts w:ascii="Times New Roman" w:hAnsi="Times New Roman" w:cs="Times New Roman"/>
          <w:sz w:val="24"/>
          <w:szCs w:val="24"/>
        </w:rPr>
        <w:t xml:space="preserve">2, this means that peak infectiousness </w:t>
      </w:r>
      <w:r>
        <w:rPr>
          <w:rFonts w:ascii="Times New Roman" w:hAnsi="Times New Roman" w:cs="Times New Roman"/>
          <w:sz w:val="24"/>
          <w:szCs w:val="24"/>
        </w:rPr>
        <w:t>(</w:t>
      </w:r>
      <m:oMath>
        <m:sSub>
          <m:sSubPr>
            <m:ctrlPr>
              <w:ins w:id="12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w:t>
      </w:r>
      <w:r w:rsidRPr="00E14288">
        <w:rPr>
          <w:rFonts w:ascii="Times New Roman" w:hAnsi="Times New Roman" w:cs="Times New Roman"/>
          <w:sz w:val="24"/>
          <w:szCs w:val="24"/>
        </w:rPr>
        <w:lastRenderedPageBreak/>
        <w:t>onset of symptoms (for cases that are symptomatic), but occurs after completion of the latent period (i.e. </w:t>
      </w:r>
      <m:oMath>
        <m:sSub>
          <m:sSubPr>
            <m:ctrlPr>
              <w:ins w:id="125"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ins w:id="12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363CC2">
        <w:rPr>
          <w:rFonts w:ascii="Times New Roman" w:eastAsiaTheme="minorEastAsia" w:hAnsi="Times New Roman" w:cs="Times New Roman"/>
          <w:sz w:val="24"/>
          <w:szCs w:val="24"/>
        </w:rPr>
        <w:t xml:space="preserve"> and </w:t>
      </w:r>
      <m:oMath>
        <m:sSub>
          <m:sSubPr>
            <m:ctrlPr>
              <w:ins w:id="12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ins w:id="12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pDgQmOg","properties":{"formattedCitation":"(21)","plainCitation":"(21)","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sidR="005D11A5">
        <w:rPr>
          <w:rFonts w:ascii="Times New Roman" w:hAnsi="Times New Roman" w:cs="Times New Roman"/>
          <w:noProof/>
          <w:sz w:val="24"/>
          <w:szCs w:val="24"/>
        </w:rPr>
        <w:t>(21)</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ins w:id="12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ins w:id="13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reproduction number</w:t>
      </w:r>
      <w:ins w:id="131" w:author="Hoover, Christopher M" w:date="2021-08-19T10:15:00Z">
        <w:r w:rsidR="003111A4">
          <w:rPr>
            <w:rFonts w:ascii="Times New Roman" w:hAnsi="Times New Roman" w:cs="Times New Roman"/>
            <w:sz w:val="24"/>
            <w:szCs w:val="24"/>
          </w:rPr>
          <w:t xml:space="preserve">, here defined </w:t>
        </w:r>
      </w:ins>
      <w:del w:id="132" w:author="Hoover, Christopher M" w:date="2021-08-19T10:15:00Z">
        <w:r w:rsidRPr="00E14288" w:rsidDel="003111A4">
          <w:rPr>
            <w:rFonts w:ascii="Times New Roman" w:hAnsi="Times New Roman" w:cs="Times New Roman"/>
            <w:sz w:val="24"/>
            <w:szCs w:val="24"/>
          </w:rPr>
          <w:delText xml:space="preserve"> interpreted </w:delText>
        </w:r>
      </w:del>
      <w:r w:rsidRPr="00E14288">
        <w:rPr>
          <w:rFonts w:ascii="Times New Roman" w:hAnsi="Times New Roman" w:cs="Times New Roman"/>
          <w:sz w:val="24"/>
          <w:szCs w:val="24"/>
        </w:rPr>
        <w:t xml:space="preserve">as the expected number of cases generated </w:t>
      </w:r>
      <w:ins w:id="133" w:author="Hoover, Christopher M" w:date="2021-08-19T10:15:00Z">
        <w:r w:rsidR="003111A4">
          <w:rPr>
            <w:rFonts w:ascii="Times New Roman" w:hAnsi="Times New Roman" w:cs="Times New Roman"/>
            <w:sz w:val="24"/>
            <w:szCs w:val="24"/>
          </w:rPr>
          <w:t xml:space="preserve">in a facility </w:t>
        </w:r>
      </w:ins>
      <w:r w:rsidRPr="00E14288">
        <w:rPr>
          <w:rFonts w:ascii="Times New Roman" w:hAnsi="Times New Roman" w:cs="Times New Roman"/>
          <w:sz w:val="24"/>
          <w:szCs w:val="24"/>
        </w:rPr>
        <w:t>by a new case over the duration of the</w:t>
      </w:r>
      <w:r>
        <w:rPr>
          <w:rFonts w:ascii="Times New Roman" w:hAnsi="Times New Roman" w:cs="Times New Roman"/>
          <w:sz w:val="24"/>
          <w:szCs w:val="24"/>
        </w:rPr>
        <w:t>ir</w:t>
      </w:r>
      <w:r w:rsidRPr="00E14288">
        <w:rPr>
          <w:rFonts w:ascii="Times New Roman" w:hAnsi="Times New Roman" w:cs="Times New Roman"/>
          <w:sz w:val="24"/>
          <w:szCs w:val="24"/>
        </w:rPr>
        <w:t xml:space="preserve"> infectious period</w:t>
      </w:r>
      <w:ins w:id="134" w:author="Hoover, Christopher M" w:date="2021-08-19T10:15:00Z">
        <w:r w:rsidR="003111A4">
          <w:rPr>
            <w:rFonts w:ascii="Times New Roman" w:hAnsi="Times New Roman" w:cs="Times New Roman"/>
            <w:sz w:val="24"/>
            <w:szCs w:val="24"/>
          </w:rPr>
          <w:t xml:space="preserve">, assuming they </w:t>
        </w:r>
      </w:ins>
      <w:ins w:id="135" w:author="Hoover, Christopher M" w:date="2021-08-19T10:16:00Z">
        <w:r w:rsidR="003111A4">
          <w:rPr>
            <w:rFonts w:ascii="Times New Roman" w:hAnsi="Times New Roman" w:cs="Times New Roman"/>
            <w:sz w:val="24"/>
            <w:szCs w:val="24"/>
          </w:rPr>
          <w:t>spent the duration of their infectious period in the facility</w:t>
        </w:r>
      </w:ins>
      <w:r w:rsidRPr="00E14288">
        <w:rPr>
          <w:rFonts w:ascii="Times New Roman" w:hAnsi="Times New Roman" w:cs="Times New Roman"/>
          <w:sz w:val="24"/>
          <w:szCs w:val="24"/>
        </w:rPr>
        <w:t xml:space="preserve">. The model therefore assumes that new cases are most likely to be generated around </w:t>
      </w:r>
      <m:oMath>
        <m:sSub>
          <m:sSubPr>
            <m:ctrlPr>
              <w:ins w:id="13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ins w:id="137" w:author="Hoover, Christopher M" w:date="2021-08-19T10:17:00Z">
        <w:r w:rsidR="003111A4">
          <w:rPr>
            <w:rFonts w:ascii="Times New Roman" w:eastAsiaTheme="minorEastAsia" w:hAnsi="Times New Roman" w:cs="Times New Roman"/>
            <w:sz w:val="24"/>
            <w:szCs w:val="24"/>
          </w:rPr>
          <w:t xml:space="preserve"> when infectiousness (viral load) is highest</w:t>
        </w:r>
      </w:ins>
      <w:r w:rsidRPr="00E14288">
        <w:rPr>
          <w:rFonts w:ascii="Times New Roman" w:hAnsi="Times New Roman" w:cs="Times New Roman"/>
          <w:sz w:val="24"/>
          <w:szCs w:val="24"/>
        </w:rPr>
        <w:t xml:space="preserve">. Table 1 lists the distributions of </w:t>
      </w:r>
      <m:oMath>
        <m:sSub>
          <m:sSubPr>
            <m:ctrlPr>
              <w:ins w:id="13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ins w:id="13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ins w:id="14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501263BF"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ins w:id="141"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e.g. 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ins w:id="142"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ins w:id="143" w:author="Hoover, Christopher M" w:date="2021-08-19T12:39:00Z">
                <w:rPr>
                  <w:rFonts w:ascii="Cambria Math" w:hAnsi="Cambria Math" w:cs="Times New Roman"/>
                  <w:sz w:val="24"/>
                  <w:szCs w:val="24"/>
                </w:rPr>
              </w:ins>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chr m:val="∑"/>
                <m:limLoc m:val="subSup"/>
                <m:ctrlPr>
                  <w:ins w:id="144" w:author="Hoover, Christopher M" w:date="2021-08-19T12:39:00Z">
                    <w:rPr>
                      <w:rFonts w:ascii="Cambria Math" w:hAnsi="Cambria Math" w:cs="Times New Roman"/>
                      <w:sz w:val="24"/>
                      <w:szCs w:val="24"/>
                    </w:rPr>
                  </w:ins>
                </m:ctrlPr>
              </m:naryPr>
              <m:sub>
                <m:sSub>
                  <m:sSubPr>
                    <m:ctrlPr>
                      <w:ins w:id="145"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ins w:id="146"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ins w:id="147"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β</m:t>
                    </m:r>
                  </m:e>
                  <m:sub>
                    <m:r>
                      <w:rPr>
                        <w:rFonts w:ascii="Cambria Math" w:hAnsi="Cambria Math" w:cs="Times New Roman"/>
                        <w:sz w:val="24"/>
                        <w:szCs w:val="24"/>
                      </w:rPr>
                      <m:t>t</m:t>
                    </m:r>
                  </m:sub>
                </m:sSub>
              </m:e>
            </m:nary>
          </m:e>
        </m:d>
      </m:oMath>
      <w:r w:rsidRPr="00E14288">
        <w:rPr>
          <w:rFonts w:ascii="Times New Roman" w:hAnsi="Times New Roman" w:cs="Times New Roman"/>
          <w:sz w:val="24"/>
          <w:szCs w:val="24"/>
        </w:rPr>
        <w:t xml:space="preserve">, where </w:t>
      </w:r>
      <m:oMath>
        <m:sSub>
          <m:sSubPr>
            <m:ctrlPr>
              <w:ins w:id="14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ins w:id="149"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ins w:id="15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w:t>
      </w:r>
      <w:del w:id="151" w:author="Hoover, Christopher M" w:date="2021-08-19T10:18:00Z">
        <w:r w:rsidRPr="00E14288" w:rsidDel="003111A4">
          <w:rPr>
            <w:rFonts w:ascii="Times New Roman" w:hAnsi="Times New Roman" w:cs="Times New Roman"/>
            <w:sz w:val="24"/>
            <w:szCs w:val="24"/>
          </w:rPr>
          <w:delText xml:space="preserve">The size of the slice removed </w:delText>
        </w:r>
        <w:r w:rsidDel="003111A4">
          <w:rPr>
            <w:rFonts w:ascii="Times New Roman" w:hAnsi="Times New Roman" w:cs="Times New Roman"/>
            <w:sz w:val="24"/>
            <w:szCs w:val="24"/>
          </w:rPr>
          <w:delText xml:space="preserve">can be estimated from the probability density function of the triangle distribution and the parameters </w:delText>
        </w:r>
      </w:del>
      <m:oMath>
        <m:sSub>
          <m:sSubPr>
            <m:ctrlPr>
              <w:ins w:id="152" w:author="Hoover, Christopher M" w:date="2021-08-19T12:39:00Z">
                <w:del w:id="153" w:author="Hoover, Christopher M" w:date="2021-08-19T10:18:00Z">
                  <w:rPr>
                    <w:rFonts w:ascii="Cambria Math" w:hAnsi="Cambria Math" w:cs="Times New Roman"/>
                    <w:b/>
                    <w:bCs/>
                    <w:i/>
                    <w:sz w:val="24"/>
                    <w:szCs w:val="24"/>
                  </w:rPr>
                </w:del>
              </w:ins>
            </m:ctrlPr>
          </m:sSubPr>
          <m:e>
            <m:r>
              <w:del w:id="154" w:author="Hoover, Christopher M" w:date="2021-08-19T10:18:00Z">
                <m:rPr>
                  <m:sty m:val="bi"/>
                </m:rPr>
                <w:rPr>
                  <w:rFonts w:ascii="Cambria Math" w:hAnsi="Cambria Math" w:cs="Times New Roman"/>
                  <w:sz w:val="24"/>
                  <w:szCs w:val="24"/>
                </w:rPr>
                <m:t>t</m:t>
              </w:del>
            </m:r>
          </m:e>
          <m:sub>
            <m:r>
              <w:del w:id="155" w:author="Hoover, Christopher M" w:date="2021-08-19T10:18:00Z">
                <m:rPr>
                  <m:sty m:val="bi"/>
                </m:rPr>
                <w:rPr>
                  <w:rFonts w:ascii="Cambria Math" w:hAnsi="Cambria Math" w:cs="Times New Roman"/>
                  <w:sz w:val="24"/>
                  <w:szCs w:val="24"/>
                </w:rPr>
                <m:t>latent</m:t>
              </w:del>
            </m:r>
          </m:sub>
        </m:sSub>
      </m:oMath>
      <w:del w:id="156" w:author="Hoover, Christopher M" w:date="2021-08-19T10:18:00Z">
        <w:r w:rsidDel="003111A4">
          <w:rPr>
            <w:rFonts w:ascii="Times New Roman" w:eastAsiaTheme="minorEastAsia" w:hAnsi="Times New Roman" w:cs="Times New Roman"/>
            <w:sz w:val="24"/>
            <w:szCs w:val="24"/>
          </w:rPr>
          <w:delText xml:space="preserve">, </w:delText>
        </w:r>
      </w:del>
      <m:oMath>
        <m:sSub>
          <m:sSubPr>
            <m:ctrlPr>
              <w:ins w:id="157" w:author="Hoover, Christopher M" w:date="2021-08-19T12:39:00Z">
                <w:del w:id="158" w:author="Hoover, Christopher M" w:date="2021-08-19T10:18:00Z">
                  <w:rPr>
                    <w:rFonts w:ascii="Cambria Math" w:hAnsi="Cambria Math" w:cs="Times New Roman"/>
                    <w:b/>
                    <w:bCs/>
                    <w:i/>
                    <w:sz w:val="24"/>
                    <w:szCs w:val="24"/>
                  </w:rPr>
                </w:del>
              </w:ins>
            </m:ctrlPr>
          </m:sSubPr>
          <m:e>
            <m:r>
              <w:del w:id="159" w:author="Hoover, Christopher M" w:date="2021-08-19T10:18:00Z">
                <m:rPr>
                  <m:sty m:val="bi"/>
                </m:rPr>
                <w:rPr>
                  <w:rFonts w:ascii="Cambria Math" w:hAnsi="Cambria Math" w:cs="Times New Roman"/>
                  <w:sz w:val="24"/>
                  <w:szCs w:val="24"/>
                </w:rPr>
                <m:t>t</m:t>
              </w:del>
            </m:r>
          </m:e>
          <m:sub>
            <m:r>
              <w:del w:id="160" w:author="Hoover, Christopher M" w:date="2021-08-19T10:18:00Z">
                <m:rPr>
                  <m:sty m:val="bi"/>
                </m:rPr>
                <w:rPr>
                  <w:rFonts w:ascii="Cambria Math" w:hAnsi="Cambria Math" w:cs="Times New Roman"/>
                  <w:sz w:val="24"/>
                  <w:szCs w:val="24"/>
                </w:rPr>
                <m:t>incubation</m:t>
              </w:del>
            </m:r>
          </m:sub>
        </m:sSub>
      </m:oMath>
      <w:del w:id="161" w:author="Hoover, Christopher M" w:date="2021-08-19T10:18:00Z">
        <w:r w:rsidDel="003111A4">
          <w:rPr>
            <w:rFonts w:ascii="Times New Roman" w:eastAsiaTheme="minorEastAsia" w:hAnsi="Times New Roman" w:cs="Times New Roman"/>
            <w:sz w:val="24"/>
            <w:szCs w:val="24"/>
          </w:rPr>
          <w:delText xml:space="preserve">, </w:delText>
        </w:r>
      </w:del>
      <m:oMath>
        <m:sSub>
          <m:sSubPr>
            <m:ctrlPr>
              <w:ins w:id="162" w:author="Hoover, Christopher M" w:date="2021-08-19T12:39:00Z">
                <w:del w:id="163" w:author="Hoover, Christopher M" w:date="2021-08-19T10:18:00Z">
                  <w:rPr>
                    <w:rFonts w:ascii="Cambria Math" w:hAnsi="Cambria Math" w:cs="Times New Roman"/>
                    <w:b/>
                    <w:bCs/>
                    <w:i/>
                    <w:sz w:val="24"/>
                    <w:szCs w:val="24"/>
                  </w:rPr>
                </w:del>
              </w:ins>
            </m:ctrlPr>
          </m:sSubPr>
          <m:e>
            <m:r>
              <w:del w:id="164" w:author="Hoover, Christopher M" w:date="2021-08-19T10:18:00Z">
                <m:rPr>
                  <m:sty m:val="bi"/>
                </m:rPr>
                <w:rPr>
                  <w:rFonts w:ascii="Cambria Math" w:hAnsi="Cambria Math" w:cs="Times New Roman"/>
                  <w:sz w:val="24"/>
                  <w:szCs w:val="24"/>
                </w:rPr>
                <m:t>t</m:t>
              </w:del>
            </m:r>
          </m:e>
          <m:sub>
            <m:r>
              <w:del w:id="165" w:author="Hoover, Christopher M" w:date="2021-08-19T10:18:00Z">
                <m:rPr>
                  <m:sty m:val="bi"/>
                </m:rPr>
                <w:rPr>
                  <w:rFonts w:ascii="Cambria Math" w:hAnsi="Cambria Math" w:cs="Times New Roman"/>
                  <w:sz w:val="24"/>
                  <w:szCs w:val="24"/>
                </w:rPr>
                <m:t>tot</m:t>
              </w:del>
            </m:r>
          </m:sub>
        </m:sSub>
      </m:oMath>
      <w:del w:id="166" w:author="Hoover, Christopher M" w:date="2021-08-19T10:18:00Z">
        <w:r w:rsidDel="003111A4">
          <w:rPr>
            <w:rFonts w:ascii="Times New Roman" w:eastAsiaTheme="minorEastAsia" w:hAnsi="Times New Roman" w:cs="Times New Roman"/>
            <w:sz w:val="24"/>
            <w:szCs w:val="24"/>
          </w:rPr>
          <w:delText xml:space="preserve">, and </w:delText>
        </w:r>
      </w:del>
      <m:oMath>
        <m:sSub>
          <m:sSubPr>
            <m:ctrlPr>
              <w:ins w:id="167" w:author="Hoover, Christopher M" w:date="2021-08-19T12:39:00Z">
                <w:del w:id="168" w:author="Hoover, Christopher M" w:date="2021-08-19T10:18:00Z">
                  <w:rPr>
                    <w:rFonts w:ascii="Cambria Math" w:hAnsi="Cambria Math" w:cs="Times New Roman"/>
                    <w:b/>
                    <w:bCs/>
                    <w:i/>
                    <w:sz w:val="24"/>
                    <w:szCs w:val="24"/>
                  </w:rPr>
                </w:del>
              </w:ins>
            </m:ctrlPr>
          </m:sSubPr>
          <m:e>
            <m:r>
              <w:del w:id="169" w:author="Hoover, Christopher M" w:date="2021-08-19T10:18:00Z">
                <m:rPr>
                  <m:sty m:val="bi"/>
                </m:rPr>
                <w:rPr>
                  <w:rFonts w:ascii="Cambria Math" w:hAnsi="Cambria Math" w:cs="Times New Roman"/>
                  <w:sz w:val="24"/>
                  <w:szCs w:val="24"/>
                </w:rPr>
                <m:t>t</m:t>
              </w:del>
            </m:r>
          </m:e>
          <m:sub>
            <m:r>
              <w:del w:id="170" w:author="Hoover, Christopher M" w:date="2021-08-19T10:18:00Z">
                <m:rPr>
                  <m:sty m:val="bi"/>
                </m:rPr>
                <w:rPr>
                  <w:rFonts w:ascii="Cambria Math" w:hAnsi="Cambria Math" w:cs="Times New Roman"/>
                  <w:sz w:val="24"/>
                  <w:szCs w:val="24"/>
                </w:rPr>
                <m:t>iso</m:t>
              </w:del>
            </m:r>
          </m:sub>
        </m:sSub>
      </m:oMath>
      <w:del w:id="171" w:author="Hoover, Christopher M" w:date="2021-08-19T10:18:00Z">
        <w:r w:rsidDel="003111A4">
          <w:rPr>
            <w:rFonts w:ascii="Times New Roman" w:eastAsiaTheme="minorEastAsia" w:hAnsi="Times New Roman" w:cs="Times New Roman"/>
            <w:sz w:val="24"/>
            <w:szCs w:val="24"/>
          </w:rPr>
          <w:delText>.</w:delText>
        </w:r>
      </w:del>
    </w:p>
    <w:p w14:paraId="2A90A10B" w14:textId="012F1497" w:rsidR="002D4CDB" w:rsidRPr="00690A47"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Figure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ins w:id="172"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ins w:id="173"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0444A803" w:rsidR="002D4CDB" w:rsidRPr="000B3CAB" w:rsidRDefault="002D4CDB" w:rsidP="002D4CDB">
      <w:pPr>
        <w:pStyle w:val="Subtitle"/>
        <w:spacing w:line="480" w:lineRule="auto"/>
        <w:rPr>
          <w:rFonts w:eastAsia="Times New Roman" w:cs="Times New Roman"/>
          <w:sz w:val="22"/>
        </w:rPr>
      </w:pPr>
      <w:r w:rsidRPr="000B3CAB">
        <w:rPr>
          <w:rFonts w:eastAsia="Times New Roman" w:cs="Times New Roman"/>
          <w:b/>
          <w:sz w:val="22"/>
        </w:rPr>
        <w:t>Table 1</w:t>
      </w:r>
      <w:r w:rsidRPr="000B3CAB">
        <w:rPr>
          <w:rFonts w:eastAsia="Times New Roman" w:cs="Times New Roman"/>
          <w:sz w:val="22"/>
        </w:rPr>
        <w:t>: Distributions and parameter values used in analytic framework and model simulations</w:t>
      </w:r>
      <w:r>
        <w:rPr>
          <w:rFonts w:eastAsia="Times New Roman" w:cs="Times New Roman"/>
          <w:sz w:val="22"/>
        </w:rPr>
        <w:t xml:space="preserve">. The </w:t>
      </w:r>
      <w:commentRangeStart w:id="174"/>
      <w:del w:id="175" w:author="Hoover, Christopher M" w:date="2021-08-19T10:24:00Z">
        <w:r w:rsidDel="00FA000B">
          <w:rPr>
            <w:rFonts w:eastAsia="Times New Roman" w:cs="Times New Roman"/>
            <w:sz w:val="22"/>
          </w:rPr>
          <w:delText xml:space="preserve">incubation </w:delText>
        </w:r>
      </w:del>
      <w:ins w:id="176" w:author="Hoover, Christopher M" w:date="2021-08-19T10:24:00Z">
        <w:r w:rsidR="00FA000B">
          <w:rPr>
            <w:rFonts w:eastAsia="Times New Roman" w:cs="Times New Roman"/>
            <w:sz w:val="22"/>
          </w:rPr>
          <w:t xml:space="preserve">latent </w:t>
        </w:r>
        <w:commentRangeEnd w:id="174"/>
        <w:r w:rsidR="00FA000B">
          <w:rPr>
            <w:rStyle w:val="CommentReference"/>
            <w:rFonts w:eastAsiaTheme="minorHAnsi" w:cs="Times New Roman"/>
            <w:color w:val="auto"/>
          </w:rPr>
          <w:commentReference w:id="174"/>
        </w:r>
      </w:ins>
      <w:r>
        <w:rPr>
          <w:rFonts w:eastAsia="Times New Roman" w:cs="Times New Roman"/>
          <w:sz w:val="22"/>
        </w:rPr>
        <w:t xml:space="preserve">period is defined as the time between infection and onset of infectiousness, the </w:t>
      </w:r>
      <w:del w:id="177" w:author="Hoover, Christopher M" w:date="2021-08-19T10:24:00Z">
        <w:r w:rsidDel="00FA000B">
          <w:rPr>
            <w:rFonts w:eastAsia="Times New Roman" w:cs="Times New Roman"/>
            <w:sz w:val="22"/>
          </w:rPr>
          <w:delText xml:space="preserve">latent </w:delText>
        </w:r>
      </w:del>
      <w:ins w:id="178" w:author="Hoover, Christopher M" w:date="2021-08-19T10:24:00Z">
        <w:r w:rsidR="00FA000B">
          <w:rPr>
            <w:rFonts w:eastAsia="Times New Roman" w:cs="Times New Roman"/>
            <w:sz w:val="22"/>
          </w:rPr>
          <w:t xml:space="preserve">incubation </w:t>
        </w:r>
      </w:ins>
      <w:r>
        <w:rPr>
          <w:rFonts w:eastAsia="Times New Roman" w:cs="Times New Roman"/>
          <w:sz w:val="22"/>
        </w:rPr>
        <w:t>period the time between infection and symptoms, and the infectious period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A91E39">
        <w:tc>
          <w:tcPr>
            <w:tcW w:w="1990" w:type="pct"/>
          </w:tcPr>
          <w:p w14:paraId="6760334B"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lastRenderedPageBreak/>
              <w:t>Parameter</w:t>
            </w:r>
          </w:p>
        </w:tc>
        <w:tc>
          <w:tcPr>
            <w:tcW w:w="2233" w:type="pct"/>
          </w:tcPr>
          <w:p w14:paraId="709CA62D"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A91E39">
        <w:tc>
          <w:tcPr>
            <w:tcW w:w="1990" w:type="pct"/>
          </w:tcPr>
          <w:p w14:paraId="1D1717AC" w14:textId="77777777" w:rsidR="002D4CDB" w:rsidRPr="00E14288" w:rsidRDefault="002D4CDB" w:rsidP="00A91E39">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ins w:id="179"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Lognormal</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1.63, 0.5)</w:t>
            </w:r>
          </w:p>
        </w:tc>
        <w:tc>
          <w:tcPr>
            <w:tcW w:w="777" w:type="pct"/>
          </w:tcPr>
          <w:p w14:paraId="3D2351AC" w14:textId="0EC75EB8"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h180vOFg","properties":{"formattedCitation":"(19)","plainCitation":"(19)","dontUpdate":true,"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ins w:id="180" w:author="Fukunaga, Rena (CDC/DDPHSIS/CGH/DGHT)" w:date="2021-08-19T12:17:00Z">
              <w:r w:rsidR="001F5DA9">
                <w:rPr>
                  <w:rFonts w:ascii="Times New Roman" w:eastAsia="Times New Roman" w:hAnsi="Times New Roman" w:cs="Times New Roman"/>
                  <w:bCs/>
                  <w:noProof/>
                  <w:sz w:val="24"/>
                  <w:szCs w:val="24"/>
                </w:rPr>
                <w:t>22</w:t>
              </w:r>
            </w:ins>
            <w:del w:id="181" w:author="Fukunaga, Rena (CDC/DDPHSIS/CGH/DGHT)" w:date="2021-08-19T12:17:00Z">
              <w:r w:rsidDel="001F5DA9">
                <w:rPr>
                  <w:rFonts w:ascii="Times New Roman" w:eastAsia="Times New Roman" w:hAnsi="Times New Roman" w:cs="Times New Roman"/>
                  <w:bCs/>
                  <w:noProof/>
                  <w:sz w:val="24"/>
                  <w:szCs w:val="24"/>
                </w:rPr>
                <w:delText>19</w:delText>
              </w:r>
            </w:del>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A91E39">
        <w:tc>
          <w:tcPr>
            <w:tcW w:w="1990" w:type="pct"/>
          </w:tcPr>
          <w:p w14:paraId="37FB68B8"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Latent Period (</w:t>
            </w:r>
            <m:oMath>
              <m:sSub>
                <m:sSubPr>
                  <m:ctrlPr>
                    <w:ins w:id="182"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77777777" w:rsidR="002D4CDB" w:rsidRPr="00E14288" w:rsidRDefault="008E7EFF" w:rsidP="00A91E39">
            <w:pPr>
              <w:spacing w:after="0" w:line="480" w:lineRule="auto"/>
              <w:jc w:val="both"/>
              <w:rPr>
                <w:rFonts w:ascii="Times New Roman" w:eastAsia="Times New Roman" w:hAnsi="Times New Roman" w:cs="Times New Roman"/>
                <w:bCs/>
                <w:sz w:val="24"/>
                <w:szCs w:val="24"/>
              </w:rPr>
            </w:pPr>
            <m:oMath>
              <m:sSub>
                <m:sSubPr>
                  <m:ctrlPr>
                    <w:ins w:id="183"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002D4CDB"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sidR="002D4CDB">
              <w:rPr>
                <w:rFonts w:ascii="Times New Roman" w:eastAsia="Times New Roman" w:hAnsi="Times New Roman" w:cs="Times New Roman"/>
                <w:bCs/>
                <w:sz w:val="24"/>
                <w:szCs w:val="24"/>
              </w:rPr>
              <w:t xml:space="preserve"> </w:t>
            </w:r>
            <w:proofErr w:type="gramStart"/>
            <w:r w:rsidR="002D4CDB" w:rsidRPr="00E14288">
              <w:rPr>
                <w:rFonts w:ascii="Times New Roman" w:eastAsia="Times New Roman" w:hAnsi="Times New Roman" w:cs="Times New Roman"/>
                <w:bCs/>
                <w:i/>
                <w:iCs/>
                <w:sz w:val="24"/>
                <w:szCs w:val="24"/>
              </w:rPr>
              <w:t>Uniform</w:t>
            </w:r>
            <w:r w:rsidR="002D4CDB" w:rsidRPr="00E14288">
              <w:rPr>
                <w:rFonts w:ascii="Times New Roman" w:eastAsia="Times New Roman" w:hAnsi="Times New Roman" w:cs="Times New Roman"/>
                <w:bCs/>
                <w:sz w:val="24"/>
                <w:szCs w:val="24"/>
              </w:rPr>
              <w:t>(</w:t>
            </w:r>
            <w:proofErr w:type="gramEnd"/>
            <w:r w:rsidR="002D4CDB" w:rsidRPr="00E14288">
              <w:rPr>
                <w:rFonts w:ascii="Times New Roman" w:eastAsia="Times New Roman" w:hAnsi="Times New Roman" w:cs="Times New Roman"/>
                <w:bCs/>
                <w:sz w:val="24"/>
                <w:szCs w:val="24"/>
              </w:rPr>
              <w:t>0</w:t>
            </w:r>
            <w:r w:rsidR="002D4CDB">
              <w:rPr>
                <w:rFonts w:ascii="Times New Roman" w:eastAsia="Times New Roman" w:hAnsi="Times New Roman" w:cs="Times New Roman"/>
                <w:bCs/>
                <w:sz w:val="24"/>
                <w:szCs w:val="24"/>
              </w:rPr>
              <w:t>, 2</w:t>
            </w:r>
            <w:r w:rsidR="002D4CDB" w:rsidRPr="00E14288">
              <w:rPr>
                <w:rFonts w:ascii="Times New Roman" w:eastAsia="Times New Roman" w:hAnsi="Times New Roman" w:cs="Times New Roman"/>
                <w:bCs/>
                <w:sz w:val="24"/>
                <w:szCs w:val="24"/>
              </w:rPr>
              <w:t>)</w:t>
            </w:r>
          </w:p>
        </w:tc>
        <w:tc>
          <w:tcPr>
            <w:tcW w:w="777" w:type="pct"/>
          </w:tcPr>
          <w:p w14:paraId="20C0329C" w14:textId="52DBC88E"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dcuHuCYN","properties":{"formattedCitation":"(18,20)","plainCitation":"(18,20)","dontUpdate":true,"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del w:id="184" w:author="Fukunaga, Rena (CDC/DDPHSIS/CGH/DGHT)" w:date="2021-08-19T12:17:00Z">
              <w:r w:rsidDel="001F5DA9">
                <w:rPr>
                  <w:rFonts w:ascii="Times New Roman" w:eastAsia="Times New Roman" w:hAnsi="Times New Roman" w:cs="Times New Roman"/>
                  <w:bCs/>
                  <w:noProof/>
                  <w:sz w:val="24"/>
                  <w:szCs w:val="24"/>
                </w:rPr>
                <w:delText>1</w:delText>
              </w:r>
            </w:del>
            <w:ins w:id="185" w:author="Fukunaga, Rena (CDC/DDPHSIS/CGH/DGHT)" w:date="2021-08-19T12:17:00Z">
              <w:r w:rsidR="001F5DA9">
                <w:rPr>
                  <w:rFonts w:ascii="Times New Roman" w:eastAsia="Times New Roman" w:hAnsi="Times New Roman" w:cs="Times New Roman"/>
                  <w:bCs/>
                  <w:noProof/>
                  <w:sz w:val="24"/>
                  <w:szCs w:val="24"/>
                </w:rPr>
                <w:t>21</w:t>
              </w:r>
            </w:ins>
            <w:del w:id="186" w:author="Fukunaga, Rena (CDC/DDPHSIS/CGH/DGHT)" w:date="2021-08-19T12:17:00Z">
              <w:r w:rsidDel="001F5DA9">
                <w:rPr>
                  <w:rFonts w:ascii="Times New Roman" w:eastAsia="Times New Roman" w:hAnsi="Times New Roman" w:cs="Times New Roman"/>
                  <w:bCs/>
                  <w:noProof/>
                  <w:sz w:val="24"/>
                  <w:szCs w:val="24"/>
                </w:rPr>
                <w:delText>8</w:delText>
              </w:r>
            </w:del>
            <w:r>
              <w:rPr>
                <w:rFonts w:ascii="Times New Roman" w:eastAsia="Times New Roman" w:hAnsi="Times New Roman" w:cs="Times New Roman"/>
                <w:bCs/>
                <w:noProof/>
                <w:sz w:val="24"/>
                <w:szCs w:val="24"/>
              </w:rPr>
              <w:t>,</w:t>
            </w:r>
            <w:ins w:id="187" w:author="Fukunaga, Rena (CDC/DDPHSIS/CGH/DGHT)" w:date="2021-08-19T12:17:00Z">
              <w:r w:rsidR="001F5DA9">
                <w:rPr>
                  <w:rFonts w:ascii="Times New Roman" w:eastAsia="Times New Roman" w:hAnsi="Times New Roman" w:cs="Times New Roman"/>
                  <w:bCs/>
                  <w:noProof/>
                  <w:sz w:val="24"/>
                  <w:szCs w:val="24"/>
                </w:rPr>
                <w:t>23</w:t>
              </w:r>
            </w:ins>
            <w:del w:id="188" w:author="Fukunaga, Rena (CDC/DDPHSIS/CGH/DGHT)" w:date="2021-08-19T12:17:00Z">
              <w:r w:rsidDel="001F5DA9">
                <w:rPr>
                  <w:rFonts w:ascii="Times New Roman" w:eastAsia="Times New Roman" w:hAnsi="Times New Roman" w:cs="Times New Roman"/>
                  <w:bCs/>
                  <w:noProof/>
                  <w:sz w:val="24"/>
                  <w:szCs w:val="24"/>
                </w:rPr>
                <w:delText>20</w:delText>
              </w:r>
            </w:del>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A91E39">
        <w:tc>
          <w:tcPr>
            <w:tcW w:w="1990" w:type="pct"/>
          </w:tcPr>
          <w:p w14:paraId="4074D5BF"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ins w:id="189" w:author="Hoover, Christopher M" w:date="2021-08-19T12:39:00Z">
                      <w:rPr>
                        <w:rFonts w:ascii="Cambria Math" w:eastAsia="Times New Roman" w:hAnsi="Cambria Math" w:cs="Times New Roman"/>
                        <w:b/>
                        <w:i/>
                        <w:sz w:val="24"/>
                        <w:szCs w:val="24"/>
                      </w:rPr>
                    </w:ins>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18E9AF20"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sidR="005D11A5">
              <w:rPr>
                <w:rFonts w:ascii="Times New Roman" w:eastAsia="Times New Roman" w:hAnsi="Times New Roman" w:cs="Times New Roman"/>
                <w:bCs/>
                <w:sz w:val="24"/>
                <w:szCs w:val="24"/>
              </w:rPr>
              <w:instrText xml:space="preserve"> ADDIN ZOTERO_ITEM CSL_CITATION {"citationID":"epUBCzn6","properties":{"formattedCitation":"(18,20)","plainCitation":"(18,20)","dontUpdate":true,"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w:t>
            </w:r>
            <w:ins w:id="190" w:author="Fukunaga, Rena (CDC/DDPHSIS/CGH/DGHT)" w:date="2021-08-19T12:17:00Z">
              <w:r w:rsidR="001F5DA9">
                <w:rPr>
                  <w:rFonts w:ascii="Times New Roman" w:eastAsia="Times New Roman" w:hAnsi="Times New Roman" w:cs="Times New Roman"/>
                  <w:bCs/>
                  <w:noProof/>
                  <w:sz w:val="24"/>
                  <w:szCs w:val="24"/>
                </w:rPr>
                <w:t>21</w:t>
              </w:r>
            </w:ins>
            <w:del w:id="191" w:author="Fukunaga, Rena (CDC/DDPHSIS/CGH/DGHT)" w:date="2021-08-19T12:17:00Z">
              <w:r w:rsidDel="001F5DA9">
                <w:rPr>
                  <w:rFonts w:ascii="Times New Roman" w:eastAsia="Times New Roman" w:hAnsi="Times New Roman" w:cs="Times New Roman"/>
                  <w:bCs/>
                  <w:noProof/>
                  <w:sz w:val="24"/>
                  <w:szCs w:val="24"/>
                </w:rPr>
                <w:delText>18</w:delText>
              </w:r>
            </w:del>
            <w:r>
              <w:rPr>
                <w:rFonts w:ascii="Times New Roman" w:eastAsia="Times New Roman" w:hAnsi="Times New Roman" w:cs="Times New Roman"/>
                <w:bCs/>
                <w:noProof/>
                <w:sz w:val="24"/>
                <w:szCs w:val="24"/>
              </w:rPr>
              <w:t>,2</w:t>
            </w:r>
            <w:ins w:id="192" w:author="Fukunaga, Rena (CDC/DDPHSIS/CGH/DGHT)" w:date="2021-08-19T12:17:00Z">
              <w:r w:rsidR="001F5DA9">
                <w:rPr>
                  <w:rFonts w:ascii="Times New Roman" w:eastAsia="Times New Roman" w:hAnsi="Times New Roman" w:cs="Times New Roman"/>
                  <w:bCs/>
                  <w:noProof/>
                  <w:sz w:val="24"/>
                  <w:szCs w:val="24"/>
                </w:rPr>
                <w:t>3</w:t>
              </w:r>
            </w:ins>
            <w:del w:id="193" w:author="Fukunaga, Rena (CDC/DDPHSIS/CGH/DGHT)" w:date="2021-08-19T12:17:00Z">
              <w:r w:rsidDel="001F5DA9">
                <w:rPr>
                  <w:rFonts w:ascii="Times New Roman" w:eastAsia="Times New Roman" w:hAnsi="Times New Roman" w:cs="Times New Roman"/>
                  <w:bCs/>
                  <w:noProof/>
                  <w:sz w:val="24"/>
                  <w:szCs w:val="24"/>
                </w:rPr>
                <w:delText>0</w:delText>
              </w:r>
            </w:del>
            <w:r>
              <w:rPr>
                <w:rFonts w:ascii="Times New Roman" w:eastAsia="Times New Roman" w:hAnsi="Times New Roman" w:cs="Times New Roman"/>
                <w:bCs/>
                <w:noProof/>
                <w:sz w:val="24"/>
                <w:szCs w:val="24"/>
              </w:rPr>
              <w:t>)</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6CEC14EA" w:rsidR="002D4CDB" w:rsidRPr="00E14288" w:rsidRDefault="002D4CDB"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fine the test frequency, </w:t>
      </w:r>
      <m:oMath>
        <m:r>
          <m:rPr>
            <m:sty m:val="bi"/>
          </m:rPr>
          <w:rPr>
            <w:rFonts w:ascii="Cambria Math" w:hAnsi="Cambria Math" w:cs="Times New Roman"/>
            <w:sz w:val="24"/>
            <w:szCs w:val="24"/>
          </w:rPr>
          <m:t>f</m:t>
        </m:r>
      </m:oMath>
      <w:r>
        <w:rPr>
          <w:rFonts w:ascii="Times New Roman" w:hAnsi="Times New Roman" w:cs="Times New Roman"/>
          <w:sz w:val="24"/>
          <w:szCs w:val="24"/>
        </w:rPr>
        <w:t xml:space="preserve">, as the average number of tests per week. </w:t>
      </w:r>
      <w:r w:rsidRPr="00E14288">
        <w:rPr>
          <w:rFonts w:ascii="Times New Roman" w:hAnsi="Times New Roman" w:cs="Times New Roman"/>
          <w:sz w:val="24"/>
          <w:szCs w:val="24"/>
        </w:rPr>
        <w:t xml:space="preserve">Assuming testing is </w:t>
      </w:r>
      <w:r>
        <w:rPr>
          <w:rFonts w:ascii="Times New Roman" w:hAnsi="Times New Roman" w:cs="Times New Roman"/>
          <w:sz w:val="24"/>
          <w:szCs w:val="24"/>
        </w:rPr>
        <w:t>done randomly through tim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and is </w:t>
      </w:r>
      <w:r w:rsidRPr="00E14288">
        <w:rPr>
          <w:rFonts w:ascii="Times New Roman" w:hAnsi="Times New Roman" w:cs="Times New Roman"/>
          <w:sz w:val="24"/>
          <w:szCs w:val="24"/>
        </w:rPr>
        <w:t>independent of symptoms</w:t>
      </w:r>
      <w:r>
        <w:rPr>
          <w:rFonts w:ascii="Times New Roman" w:hAnsi="Times New Roman" w:cs="Times New Roman"/>
          <w:sz w:val="24"/>
          <w:szCs w:val="24"/>
        </w:rPr>
        <w:t xml:space="preserve"> or</w:t>
      </w:r>
      <w:r w:rsidRPr="00E14288">
        <w:rPr>
          <w:rFonts w:ascii="Times New Roman" w:hAnsi="Times New Roman" w:cs="Times New Roman"/>
          <w:sz w:val="24"/>
          <w:szCs w:val="24"/>
        </w:rPr>
        <w:t xml:space="preserve"> known contacts, the probability of </w:t>
      </w:r>
      <w:r>
        <w:rPr>
          <w:rFonts w:ascii="Times New Roman" w:hAnsi="Times New Roman" w:cs="Times New Roman"/>
          <w:sz w:val="24"/>
          <w:szCs w:val="24"/>
        </w:rPr>
        <w:t xml:space="preserve">being infectious and </w:t>
      </w:r>
      <w:r w:rsidRPr="00E14288">
        <w:rPr>
          <w:rFonts w:ascii="Times New Roman" w:hAnsi="Times New Roman" w:cs="Times New Roman"/>
          <w:sz w:val="24"/>
          <w:szCs w:val="24"/>
        </w:rPr>
        <w:t xml:space="preserve">going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days without being tested</w:t>
      </w:r>
      <w:r>
        <w:rPr>
          <w:rFonts w:ascii="Times New Roman" w:hAnsi="Times New Roman" w:cs="Times New Roman"/>
          <w:sz w:val="24"/>
          <w:szCs w:val="24"/>
        </w:rPr>
        <w:t xml:space="preserve"> and isolated</w:t>
      </w:r>
      <w:r w:rsidRPr="00E14288">
        <w:rPr>
          <w:rFonts w:ascii="Times New Roman" w:hAnsi="Times New Roman" w:cs="Times New Roman"/>
          <w:sz w:val="24"/>
          <w:szCs w:val="24"/>
        </w:rPr>
        <w:t xml:space="preserve"> 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ins w:id="194" w:author="Hoover, Christopher M" w:date="2021-08-19T12:39:00Z">
                <w:rPr>
                  <w:rFonts w:ascii="Cambria Math" w:hAnsi="Cambria Math" w:cs="Times New Roman"/>
                  <w:sz w:val="24"/>
                  <w:szCs w:val="24"/>
                </w:rPr>
              </w:ins>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Pr>
          <w:rFonts w:ascii="Times New Roman" w:eastAsiaTheme="minorEastAsia" w:hAnsi="Times New Roman" w:cs="Times New Roman"/>
          <w:sz w:val="24"/>
          <w:szCs w:val="24"/>
        </w:rPr>
        <w:t xml:space="preserve"> if testing is conducted weekly</w:t>
      </w:r>
      <w:r>
        <w:rPr>
          <w:rFonts w:ascii="Times New Roman" w:hAnsi="Times New Roman" w:cs="Times New Roman"/>
          <w:sz w:val="24"/>
          <w:szCs w:val="24"/>
        </w:rPr>
        <w:t>. T</w:t>
      </w:r>
      <w:r w:rsidRPr="00E14288">
        <w:rPr>
          <w:rFonts w:ascii="Times New Roman" w:hAnsi="Times New Roman" w:cs="Times New Roman"/>
          <w:sz w:val="24"/>
          <w:szCs w:val="24"/>
        </w:rPr>
        <w:t xml:space="preserve">he probability that </w:t>
      </w:r>
      <w:r>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Pr>
          <w:rFonts w:ascii="Times New Roman" w:eastAsiaTheme="minorEastAsia" w:hAnsi="Times New Roman" w:cs="Times New Roman"/>
          <w:sz w:val="24"/>
          <w:szCs w:val="24"/>
        </w:rPr>
        <w:t xml:space="preserve"> </w:t>
      </w:r>
      <w:ins w:id="195" w:author="Hoover, Christopher M" w:date="2021-08-19T10:25:00Z">
        <w:r w:rsidR="00FA000B">
          <w:rPr>
            <w:rFonts w:ascii="Times New Roman" w:eastAsiaTheme="minorEastAsia" w:hAnsi="Times New Roman" w:cs="Times New Roman"/>
            <w:sz w:val="24"/>
            <w:szCs w:val="24"/>
          </w:rPr>
          <w:t xml:space="preserve">after onset of infectiousness </w:t>
        </w:r>
      </w:ins>
      <w:r>
        <w:rPr>
          <w:rFonts w:ascii="Times New Roman" w:hAnsi="Times New Roman" w:cs="Times New Roman"/>
          <w:sz w:val="24"/>
          <w:szCs w:val="24"/>
        </w:rPr>
        <w:t>can then be estimated as</w:t>
      </w:r>
      <w:r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ins w:id="19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ins w:id="197" w:author="Hoover, Christopher M" w:date="2021-08-19T12:39:00Z">
                <w:rPr>
                  <w:rFonts w:ascii="Cambria Math" w:hAnsi="Cambria Math" w:cs="Times New Roman"/>
                  <w:sz w:val="24"/>
                  <w:szCs w:val="24"/>
                </w:rPr>
              </w:ins>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w:t>
      </w:r>
      <w:r>
        <w:rPr>
          <w:rFonts w:ascii="Times New Roman" w:hAnsi="Times New Roman" w:cs="Times New Roman"/>
          <w:sz w:val="24"/>
          <w:szCs w:val="24"/>
        </w:rPr>
        <w:t>if</w:t>
      </w:r>
      <w:r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w:t>
      </w:r>
      <w:ins w:id="198" w:author="Fukunaga, Rena (CDC/DDPHSIS/CGH/DGHT)" w:date="2021-08-19T11:25:00Z">
        <w:r w:rsidR="00F41742" w:rsidRPr="00F41742">
          <w:rPr>
            <w:rFonts w:ascii="Times New Roman" w:hAnsi="Times New Roman" w:cs="Times New Roman"/>
            <w:sz w:val="24"/>
            <w:szCs w:val="24"/>
          </w:rPr>
          <w:t>reverse transcription-polymerase chain reaction</w:t>
        </w:r>
        <w:r w:rsidR="00F41742">
          <w:rPr>
            <w:rFonts w:ascii="Times New Roman" w:hAnsi="Times New Roman" w:cs="Times New Roman"/>
            <w:sz w:val="24"/>
            <w:szCs w:val="24"/>
          </w:rPr>
          <w:t xml:space="preserve"> (</w:t>
        </w:r>
      </w:ins>
      <w:ins w:id="199" w:author="Fukunaga, Rena (CDC/DDPHSIS/CGH/DGHT)" w:date="2021-08-19T11:24:00Z">
        <w:r w:rsidR="009231F1">
          <w:rPr>
            <w:rFonts w:ascii="Times New Roman" w:hAnsi="Times New Roman" w:cs="Times New Roman"/>
            <w:sz w:val="24"/>
            <w:szCs w:val="24"/>
          </w:rPr>
          <w:t>RT-</w:t>
        </w:r>
      </w:ins>
      <w:commentRangeStart w:id="200"/>
      <w:commentRangeStart w:id="201"/>
      <w:r w:rsidRPr="00E14288">
        <w:rPr>
          <w:rFonts w:ascii="Times New Roman" w:hAnsi="Times New Roman" w:cs="Times New Roman"/>
          <w:sz w:val="24"/>
          <w:szCs w:val="24"/>
        </w:rPr>
        <w:t>PCR</w:t>
      </w:r>
      <w:commentRangeEnd w:id="200"/>
      <w:r w:rsidR="00EA22C3">
        <w:rPr>
          <w:rStyle w:val="CommentReference"/>
          <w:rFonts w:ascii="Times New Roman" w:hAnsi="Times New Roman" w:cs="Times New Roman"/>
        </w:rPr>
        <w:commentReference w:id="200"/>
      </w:r>
      <w:commentRangeEnd w:id="201"/>
      <w:r w:rsidR="00F41742">
        <w:rPr>
          <w:rStyle w:val="CommentReference"/>
          <w:rFonts w:ascii="Times New Roman" w:hAnsi="Times New Roman" w:cs="Times New Roman"/>
        </w:rPr>
        <w:commentReference w:id="201"/>
      </w:r>
      <w:ins w:id="202" w:author="Fukunaga, Rena (CDC/DDPHSIS/CGH/DGHT)" w:date="2021-08-19T11:25:00Z">
        <w:r w:rsidR="00F41742">
          <w:rPr>
            <w:rFonts w:ascii="Times New Roman" w:hAnsi="Times New Roman" w:cs="Times New Roman"/>
            <w:sz w:val="24"/>
            <w:szCs w:val="24"/>
          </w:rPr>
          <w:t>)</w:t>
        </w:r>
      </w:ins>
      <w:del w:id="203" w:author="Fukunaga, Rena (CDC/DDPHSIS/CGH/DGHT)" w:date="2021-08-19T11:25:00Z">
        <w:r w:rsidRPr="00E14288" w:rsidDel="00F41742">
          <w:rPr>
            <w:rFonts w:ascii="Times New Roman" w:hAnsi="Times New Roman" w:cs="Times New Roman"/>
            <w:sz w:val="24"/>
            <w:szCs w:val="24"/>
          </w:rPr>
          <w:delText>-</w:delText>
        </w:r>
      </w:del>
      <w:r w:rsidRPr="00E14288">
        <w:rPr>
          <w:rFonts w:ascii="Times New Roman" w:hAnsi="Times New Roman" w:cs="Times New Roman"/>
          <w:sz w:val="24"/>
          <w:szCs w:val="24"/>
        </w:rPr>
        <w:t xml:space="preserve">based tests, the delay, </w:t>
      </w:r>
      <m:oMath>
        <m:r>
          <m:rPr>
            <m:sty m:val="bi"/>
          </m:rPr>
          <w:rPr>
            <w:rFonts w:ascii="Cambria Math" w:hAnsi="Cambria Math" w:cs="Times New Roman"/>
            <w:sz w:val="24"/>
            <w:szCs w:val="24"/>
          </w:rPr>
          <m:t>d</m:t>
        </m:r>
      </m:oMath>
      <w:r w:rsidRPr="00E14288">
        <w:rPr>
          <w:rFonts w:ascii="Times New Roman" w:hAnsi="Times New Roman" w:cs="Times New Roman"/>
          <w:sz w:val="24"/>
          <w:szCs w:val="24"/>
        </w:rPr>
        <w:t>, between testing and isolation can also be incorporated as:</w:t>
      </w:r>
      <w:ins w:id="204" w:author="Hoover, Christopher M" w:date="2021-08-19T10:26:00Z">
        <w:r w:rsidR="00FA000B">
          <w:rPr>
            <w:rFonts w:ascii="Times New Roman" w:hAnsi="Times New Roman" w:cs="Times New Roman"/>
            <w:sz w:val="24"/>
            <w:szCs w:val="24"/>
          </w:rPr>
          <w:t xml:space="preserve"> </w:t>
        </w:r>
      </w:ins>
      <m:oMath>
        <m:r>
          <w:ins w:id="205" w:author="Hoover, Christopher M" w:date="2021-08-19T10:26:00Z">
            <w:rPr>
              <w:rFonts w:ascii="Cambria Math" w:hAnsi="Cambria Math" w:cs="Times New Roman"/>
              <w:sz w:val="24"/>
              <w:szCs w:val="24"/>
            </w:rPr>
            <m:t>P=0</m:t>
          </w:ins>
        </m:r>
      </m:oMath>
      <w:ins w:id="206" w:author="Hoover, Christopher M" w:date="2021-08-19T10:26:00Z">
        <w:r w:rsidR="00FA000B">
          <w:rPr>
            <w:rFonts w:ascii="Times New Roman" w:eastAsiaTheme="minorEastAsia" w:hAnsi="Times New Roman" w:cs="Times New Roman"/>
            <w:sz w:val="24"/>
            <w:szCs w:val="24"/>
          </w:rPr>
          <w:t xml:space="preserve"> for </w:t>
        </w:r>
      </w:ins>
      <m:oMath>
        <m:r>
          <w:ins w:id="207" w:author="Hoover, Christopher M" w:date="2021-08-19T10:27:00Z">
            <w:rPr>
              <w:rFonts w:ascii="Cambria Math" w:eastAsiaTheme="minorEastAsia" w:hAnsi="Cambria Math" w:cs="Times New Roman"/>
              <w:sz w:val="24"/>
              <w:szCs w:val="24"/>
            </w:rPr>
            <m:t>τ&lt;d</m:t>
          </w:ins>
        </m:r>
      </m:oMath>
      <w:ins w:id="208" w:author="Hoover, Christopher M" w:date="2021-08-19T10:27:00Z">
        <w:r w:rsidR="00FA000B">
          <w:rPr>
            <w:rFonts w:ascii="Times New Roman" w:eastAsiaTheme="minorEastAsia" w:hAnsi="Times New Roman" w:cs="Times New Roman"/>
            <w:sz w:val="24"/>
            <w:szCs w:val="24"/>
          </w:rPr>
          <w:t xml:space="preserve"> and</w:t>
        </w:r>
      </w:ins>
      <w:r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ins w:id="20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ins w:id="210" w:author="Hoover, Christopher M" w:date="2021-08-19T12:39:00Z">
                <w:rPr>
                  <w:rFonts w:ascii="Cambria Math" w:hAnsi="Cambria Math" w:cs="Times New Roman"/>
                  <w:b/>
                  <w:bCs/>
                  <w:sz w:val="24"/>
                  <w:szCs w:val="24"/>
                </w:rPr>
              </w:ins>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oMath>
      <w:r w:rsidRPr="00E14288">
        <w:rPr>
          <w:rFonts w:ascii="Times New Roman" w:hAnsi="Times New Roman" w:cs="Times New Roman"/>
          <w:sz w:val="24"/>
          <w:szCs w:val="24"/>
        </w:rPr>
        <w:t xml:space="preserve">. Figure </w:t>
      </w:r>
      <w:del w:id="211" w:author="Zhao, Guixiang (Grace) (CDC/ONDIEH/NCCDPHP)" w:date="2021-08-17T17:01:00Z">
        <w:r w:rsidRPr="00E14288" w:rsidDel="00F21C3A">
          <w:rPr>
            <w:rFonts w:ascii="Times New Roman" w:hAnsi="Times New Roman" w:cs="Times New Roman"/>
            <w:sz w:val="24"/>
            <w:szCs w:val="24"/>
          </w:rPr>
          <w:delText xml:space="preserve">2d </w:delText>
        </w:r>
      </w:del>
      <w:ins w:id="212" w:author="Zhao, Guixiang (Grace) (CDC/ONDIEH/NCCDPHP)" w:date="2021-08-17T17:01:00Z">
        <w:r w:rsidR="00F21C3A">
          <w:rPr>
            <w:rFonts w:ascii="Times New Roman" w:hAnsi="Times New Roman" w:cs="Times New Roman"/>
            <w:sz w:val="24"/>
            <w:szCs w:val="24"/>
          </w:rPr>
          <w:t>1</w:t>
        </w:r>
        <w:r w:rsidR="00F21C3A" w:rsidRPr="00E14288">
          <w:rPr>
            <w:rFonts w:ascii="Times New Roman" w:hAnsi="Times New Roman" w:cs="Times New Roman"/>
            <w:sz w:val="24"/>
            <w:szCs w:val="24"/>
          </w:rPr>
          <w:t xml:space="preserve">d </w:t>
        </w:r>
      </w:ins>
      <w:r w:rsidRPr="00E14288">
        <w:rPr>
          <w:rFonts w:ascii="Times New Roman" w:hAnsi="Times New Roman" w:cs="Times New Roman"/>
          <w:sz w:val="24"/>
          <w:szCs w:val="24"/>
        </w:rPr>
        <w:t>shows that such delays have a detrimental effect on the probability of achieving prompt isolation</w:t>
      </w:r>
      <w:r>
        <w:rPr>
          <w:rFonts w:ascii="Times New Roman" w:hAnsi="Times New Roman" w:cs="Times New Roman"/>
          <w:sz w:val="24"/>
          <w:szCs w:val="24"/>
        </w:rPr>
        <w:t>, particularly by making isolation prior to the delay (</w:t>
      </w:r>
      <m:oMath>
        <m:sSub>
          <m:sSubPr>
            <m:ctrlPr>
              <w:ins w:id="213" w:author="Hoover, Christopher M" w:date="2021-08-19T12:39:00Z">
                <w:rPr>
                  <w:rFonts w:ascii="Cambria Math" w:hAnsi="Cambria Math" w:cs="Times New Roman"/>
                  <w:b/>
                  <w:bCs/>
                  <w:i/>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Pr>
          <w:rFonts w:ascii="Times New Roman" w:hAnsi="Times New Roman" w:cs="Times New Roman"/>
          <w:sz w:val="24"/>
          <w:szCs w:val="24"/>
        </w:rPr>
        <w:t>) impossible</w:t>
      </w:r>
      <w:r w:rsidRPr="00E14288">
        <w:rPr>
          <w:rFonts w:ascii="Times New Roman" w:hAnsi="Times New Roman" w:cs="Times New Roman"/>
          <w:sz w:val="24"/>
          <w:szCs w:val="24"/>
        </w:rPr>
        <w:t xml:space="preserve">. </w:t>
      </w:r>
    </w:p>
    <w:p w14:paraId="4CAB31C4" w14:textId="424840CB" w:rsidR="002D4CDB"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w:t>
      </w:r>
      <w:commentRangeStart w:id="214"/>
      <w:r w:rsidRPr="00E14288">
        <w:rPr>
          <w:rFonts w:ascii="Times New Roman" w:hAnsi="Times New Roman" w:cs="Times New Roman"/>
          <w:sz w:val="24"/>
          <w:szCs w:val="24"/>
        </w:rPr>
        <w:t>delay</w:t>
      </w:r>
      <w:commentRangeEnd w:id="214"/>
      <w:r w:rsidR="00CF3296">
        <w:rPr>
          <w:rStyle w:val="CommentReference"/>
          <w:rFonts w:ascii="Times New Roman" w:hAnsi="Times New Roman" w:cs="Times New Roman"/>
        </w:rPr>
        <w:commentReference w:id="214"/>
      </w:r>
      <w:r w:rsidRPr="00E14288">
        <w:rPr>
          <w:rFonts w:ascii="Times New Roman" w:hAnsi="Times New Roman" w:cs="Times New Roman"/>
          <w:sz w:val="24"/>
          <w:szCs w:val="24"/>
        </w:rPr>
        <w:t xml:space="preserve"> can also be incorporated into estimation of </w:t>
      </w:r>
      <m:oMath>
        <m:sSub>
          <m:sSubPr>
            <m:ctrlPr>
              <w:ins w:id="215"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rPr>
          <w:rPr>
            <w:rFonts w:ascii="Cambria Math" w:hAnsi="Cambria Math" w:cs="Times New Roman"/>
            <w:sz w:val="24"/>
            <w:szCs w:val="24"/>
          </w:rPr>
          <m:t>R</m:t>
        </m:r>
      </m:oMath>
      <w:r>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w:del w:id="216" w:author="Hoover, Christopher M" w:date="2021-08-19T10:30:00Z">
            <m:rPr>
              <m:sty m:val="bi"/>
            </m:rPr>
            <w:rPr>
              <w:rFonts w:ascii="Cambria Math" w:hAnsi="Cambria Math" w:cs="Times New Roman"/>
              <w:sz w:val="24"/>
              <w:szCs w:val="24"/>
            </w:rPr>
            <m:t>τ</m:t>
          </w:del>
        </m:r>
        <m:r>
          <w:ins w:id="217" w:author="Hoover, Christopher M" w:date="2021-08-19T10:30:00Z">
            <m:rPr>
              <m:sty m:val="bi"/>
            </m:rPr>
            <w:rPr>
              <w:rFonts w:ascii="Cambria Math" w:hAnsi="Cambria Math" w:cs="Times New Roman"/>
              <w:sz w:val="24"/>
              <w:szCs w:val="24"/>
            </w:rPr>
            <m:t>t</m:t>
          </w:ins>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w:t>
      </w:r>
      <w:commentRangeStart w:id="218"/>
      <w:r w:rsidRPr="00E14288">
        <w:rPr>
          <w:rFonts w:ascii="Times New Roman" w:hAnsi="Times New Roman" w:cs="Times New Roman"/>
          <w:sz w:val="24"/>
          <w:szCs w:val="24"/>
        </w:rPr>
        <w:t xml:space="preserve">day </w:t>
      </w:r>
      <m:oMath>
        <m:r>
          <w:del w:id="219" w:author="Hoover, Christopher M" w:date="2021-08-19T10:30:00Z">
            <m:rPr>
              <m:sty m:val="bi"/>
            </m:rPr>
            <w:rPr>
              <w:rFonts w:ascii="Cambria Math" w:hAnsi="Cambria Math" w:cs="Times New Roman"/>
              <w:sz w:val="24"/>
              <w:szCs w:val="24"/>
            </w:rPr>
            <m:t>τ</m:t>
          </w:del>
        </m:r>
        <m:r>
          <w:ins w:id="220" w:author="Hoover, Christopher M" w:date="2021-08-19T10:30:00Z">
            <m:rPr>
              <m:sty m:val="bi"/>
            </m:rPr>
            <w:rPr>
              <w:rFonts w:ascii="Cambria Math" w:hAnsi="Cambria Math" w:cs="Times New Roman"/>
              <w:sz w:val="24"/>
              <w:szCs w:val="24"/>
            </w:rPr>
            <m:t>t</m:t>
          </w:ins>
        </m:r>
        <w:commentRangeEnd w:id="218"/>
        <m:r>
          <w:ins w:id="221" w:author="Hoover, Christopher M" w:date="2021-08-19T10:31:00Z">
            <m:rPr>
              <m:sty m:val="p"/>
            </m:rPr>
            <w:rPr>
              <w:rStyle w:val="CommentReference"/>
              <w:rFonts w:ascii="Times New Roman" w:hAnsi="Times New Roman" w:cs="Times New Roman"/>
            </w:rPr>
            <w:commentReference w:id="218"/>
          </w:ins>
        </m:r>
      </m:oMath>
      <w:r>
        <w:rPr>
          <w:rFonts w:ascii="Times New Roman" w:hAnsi="Times New Roman" w:cs="Times New Roman"/>
          <w:sz w:val="24"/>
          <w:szCs w:val="24"/>
        </w:rPr>
        <w:t>. Discretizing, this gives:</w:t>
      </w:r>
    </w:p>
    <w:p w14:paraId="5EA0F974" w14:textId="49739779" w:rsidR="002D4CDB" w:rsidRPr="00446230" w:rsidRDefault="008E7EFF" w:rsidP="002D4CDB">
      <w:pPr>
        <w:spacing w:line="480" w:lineRule="auto"/>
        <w:ind w:firstLine="720"/>
        <w:rPr>
          <w:rFonts w:ascii="Times New Roman" w:hAnsi="Times New Roman" w:cs="Times New Roman"/>
          <w:sz w:val="24"/>
          <w:szCs w:val="24"/>
        </w:rPr>
      </w:pPr>
      <m:oMathPara>
        <m:oMath>
          <m:sSub>
            <m:sSubPr>
              <m:ctrlPr>
                <w:ins w:id="222" w:author="Hoover, Christopher M" w:date="2021-08-19T12:39:00Z">
                  <w:rPr>
                    <w:rFonts w:ascii="Cambria Math" w:hAnsi="Cambria Math" w:cs="Times New Roman"/>
                    <w:sz w:val="24"/>
                    <w:szCs w:val="24"/>
                  </w:rPr>
                </w:ins>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cr m:val="script"/>
              <m:sty m:val="p"/>
            </m:rPr>
            <w:rPr>
              <w:rFonts w:ascii="Cambria Math" w:hAnsi="Cambria Math" w:cs="Times New Roman"/>
              <w:sz w:val="24"/>
              <w:szCs w:val="24"/>
            </w:rPr>
            <m:t>=R-</m:t>
          </m:r>
          <m:nary>
            <m:naryPr>
              <m:chr m:val="∑"/>
              <m:limLoc m:val="undOvr"/>
              <m:ctrlPr>
                <w:ins w:id="223" w:author="Hoover, Christopher M" w:date="2021-08-19T12:39:00Z">
                  <w:rPr>
                    <w:rFonts w:ascii="Cambria Math" w:hAnsi="Cambria Math" w:cs="Times New Roman"/>
                    <w:sz w:val="24"/>
                    <w:szCs w:val="24"/>
                  </w:rPr>
                </w:ins>
              </m:ctrlPr>
            </m:naryPr>
            <m:sub>
              <m:r>
                <w:del w:id="224" w:author="Hoover, Christopher M" w:date="2021-08-19T10:30:00Z">
                  <w:rPr>
                    <w:rFonts w:ascii="Cambria Math" w:hAnsi="Cambria Math" w:cs="Times New Roman"/>
                    <w:sz w:val="24"/>
                    <w:szCs w:val="24"/>
                  </w:rPr>
                  <m:t>τ</m:t>
                </w:del>
              </m:r>
              <m:r>
                <w:ins w:id="225" w:author="Hoover, Christopher M" w:date="2021-08-19T10:30:00Z">
                  <w:rPr>
                    <w:rFonts w:ascii="Cambria Math" w:hAnsi="Cambria Math" w:cs="Times New Roman"/>
                    <w:sz w:val="24"/>
                    <w:szCs w:val="24"/>
                  </w:rPr>
                  <m:t>t</m:t>
                </w:ins>
              </m:r>
              <m:r>
                <w:rPr>
                  <w:rFonts w:ascii="Cambria Math" w:hAnsi="Cambria Math" w:cs="Times New Roman"/>
                  <w:sz w:val="24"/>
                  <w:szCs w:val="24"/>
                </w:rPr>
                <m:t>=</m:t>
              </m:r>
              <m:sSub>
                <m:sSubPr>
                  <m:ctrlPr>
                    <w:ins w:id="226"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b>
            <m:sup>
              <m:sSub>
                <m:sSubPr>
                  <m:ctrlPr>
                    <w:ins w:id="227"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ins w:id="228"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r</m:t>
                  </m:r>
                </m:e>
                <m:sub>
                  <m:r>
                    <w:del w:id="229" w:author="Hoover, Christopher M" w:date="2021-08-19T10:30:00Z">
                      <w:rPr>
                        <w:rFonts w:ascii="Cambria Math" w:hAnsi="Cambria Math" w:cs="Times New Roman"/>
                        <w:sz w:val="24"/>
                        <w:szCs w:val="24"/>
                      </w:rPr>
                      <m:t>τ</m:t>
                    </w:del>
                  </m:r>
                  <m:r>
                    <w:ins w:id="230" w:author="Hoover, Christopher M" w:date="2021-08-19T10:30:00Z">
                      <w:rPr>
                        <w:rFonts w:ascii="Cambria Math" w:hAnsi="Cambria Math" w:cs="Times New Roman"/>
                        <w:sz w:val="24"/>
                        <w:szCs w:val="24"/>
                      </w:rPr>
                      <m:t>t</m:t>
                    </w:ins>
                  </m:r>
                </m:sub>
              </m:sSub>
              <m:d>
                <m:dPr>
                  <m:ctrlPr>
                    <w:ins w:id="231" w:author="Hoover, Christopher M" w:date="2021-08-19T12:39:00Z">
                      <w:rPr>
                        <w:rFonts w:ascii="Cambria Math" w:hAnsi="Cambria Math" w:cs="Times New Roman"/>
                        <w:i/>
                        <w:sz w:val="24"/>
                        <w:szCs w:val="24"/>
                      </w:rPr>
                    </w:ins>
                  </m:ctrlPr>
                </m:dPr>
                <m:e>
                  <m:r>
                    <w:rPr>
                      <w:rFonts w:ascii="Cambria Math" w:hAnsi="Cambria Math" w:cs="Times New Roman"/>
                      <w:sz w:val="24"/>
                      <w:szCs w:val="24"/>
                    </w:rPr>
                    <m:t>1-</m:t>
                  </m:r>
                  <m:sSup>
                    <m:sSupPr>
                      <m:ctrlPr>
                        <w:ins w:id="232" w:author="Hoover, Christopher M" w:date="2021-08-19T12:39:00Z">
                          <w:rPr>
                            <w:rFonts w:ascii="Cambria Math" w:hAnsi="Cambria Math" w:cs="Times New Roman"/>
                            <w:i/>
                            <w:sz w:val="24"/>
                            <w:szCs w:val="24"/>
                          </w:rPr>
                        </w:ins>
                      </m:ctrlPr>
                    </m:sSupPr>
                    <m:e>
                      <m:d>
                        <m:dPr>
                          <m:ctrlPr>
                            <w:ins w:id="233" w:author="Hoover, Christopher M" w:date="2021-08-19T12:39:00Z">
                              <w:rPr>
                                <w:rFonts w:ascii="Cambria Math" w:hAnsi="Cambria Math" w:cs="Times New Roman"/>
                                <w:i/>
                                <w:sz w:val="24"/>
                                <w:szCs w:val="24"/>
                              </w:rPr>
                            </w:ins>
                          </m:ctrlPr>
                        </m:dPr>
                        <m:e>
                          <m:r>
                            <w:rPr>
                              <w:rFonts w:ascii="Cambria Math" w:hAnsi="Cambria Math" w:cs="Times New Roman"/>
                              <w:sz w:val="24"/>
                              <w:szCs w:val="24"/>
                            </w:rPr>
                            <m:t>1-</m:t>
                          </m:r>
                          <m:f>
                            <m:fPr>
                              <m:ctrlPr>
                                <w:ins w:id="234" w:author="Hoover, Christopher M" w:date="2021-08-19T12:39:00Z">
                                  <w:rPr>
                                    <w:rFonts w:ascii="Cambria Math" w:hAnsi="Cambria Math" w:cs="Times New Roman"/>
                                    <w:i/>
                                    <w:sz w:val="24"/>
                                    <w:szCs w:val="24"/>
                                  </w:rPr>
                                </w:ins>
                              </m:ctrlPr>
                            </m:fPr>
                            <m:num>
                              <m:r>
                                <w:rPr>
                                  <w:rFonts w:ascii="Cambria Math" w:hAnsi="Cambria Math" w:cs="Times New Roman"/>
                                  <w:sz w:val="24"/>
                                  <w:szCs w:val="24"/>
                                </w:rPr>
                                <m:t>f</m:t>
                              </m:r>
                            </m:num>
                            <m:den>
                              <m:r>
                                <w:rPr>
                                  <w:rFonts w:ascii="Cambria Math" w:hAnsi="Cambria Math" w:cs="Times New Roman"/>
                                  <w:sz w:val="24"/>
                                  <w:szCs w:val="24"/>
                                </w:rPr>
                                <m:t>7</m:t>
                              </m:r>
                            </m:den>
                          </m:f>
                        </m:e>
                      </m:d>
                    </m:e>
                    <m:sup>
                      <m:r>
                        <w:del w:id="235" w:author="Hoover, Christopher M" w:date="2021-08-19T10:31:00Z">
                          <w:rPr>
                            <w:rFonts w:ascii="Cambria Math" w:hAnsi="Cambria Math" w:cs="Times New Roman"/>
                            <w:sz w:val="24"/>
                            <w:szCs w:val="24"/>
                          </w:rPr>
                          <m:t>τ</m:t>
                        </w:del>
                      </m:r>
                      <m:r>
                        <w:ins w:id="236" w:author="Hoover, Christopher M" w:date="2021-08-19T10:31:00Z">
                          <w:rPr>
                            <w:rFonts w:ascii="Cambria Math" w:hAnsi="Cambria Math" w:cs="Times New Roman"/>
                            <w:sz w:val="24"/>
                            <w:szCs w:val="24"/>
                          </w:rPr>
                          <m:t>t</m:t>
                        </w:ins>
                      </m:r>
                      <m:r>
                        <w:rPr>
                          <w:rFonts w:ascii="Cambria Math" w:hAnsi="Cambria Math" w:cs="Times New Roman"/>
                          <w:sz w:val="24"/>
                          <w:szCs w:val="24"/>
                        </w:rPr>
                        <m:t>-</m:t>
                      </m:r>
                      <m:sSub>
                        <m:sSubPr>
                          <m:ctrlPr>
                            <w:ins w:id="237"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p>
                  </m:sSup>
                </m:e>
              </m:d>
            </m:e>
          </m:nary>
        </m:oMath>
      </m:oMathPara>
    </w:p>
    <w:p w14:paraId="0CF31B24" w14:textId="76BD39C4" w:rsidR="00363CC2" w:rsidRPr="00363CC2" w:rsidRDefault="002D4CDB"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lastRenderedPageBreak/>
        <w:t xml:space="preserve">Figure </w:t>
      </w:r>
      <w:del w:id="238" w:author="Zhao, Guixiang (Grace) (CDC/ONDIEH/NCCDPHP)" w:date="2021-08-17T17:01:00Z">
        <w:r w:rsidRPr="00E14288" w:rsidDel="007C64A6">
          <w:rPr>
            <w:rFonts w:ascii="Times New Roman" w:hAnsi="Times New Roman" w:cs="Times New Roman"/>
            <w:sz w:val="24"/>
            <w:szCs w:val="24"/>
          </w:rPr>
          <w:delText xml:space="preserve">2c </w:delText>
        </w:r>
      </w:del>
      <w:ins w:id="239" w:author="Zhao, Guixiang (Grace) (CDC/ONDIEH/NCCDPHP)" w:date="2021-08-17T17:01:00Z">
        <w:r w:rsidR="007C64A6">
          <w:rPr>
            <w:rFonts w:ascii="Times New Roman" w:hAnsi="Times New Roman" w:cs="Times New Roman"/>
            <w:sz w:val="24"/>
            <w:szCs w:val="24"/>
          </w:rPr>
          <w:t>1</w:t>
        </w:r>
        <w:r w:rsidR="007C64A6" w:rsidRPr="00E14288">
          <w:rPr>
            <w:rFonts w:ascii="Times New Roman" w:hAnsi="Times New Roman" w:cs="Times New Roman"/>
            <w:sz w:val="24"/>
            <w:szCs w:val="24"/>
          </w:rPr>
          <w:t xml:space="preserve">c </w:t>
        </w:r>
      </w:ins>
      <w:r w:rsidRPr="00E14288">
        <w:rPr>
          <w:rFonts w:ascii="Times New Roman" w:hAnsi="Times New Roman" w:cs="Times New Roman"/>
          <w:sz w:val="24"/>
          <w:szCs w:val="24"/>
        </w:rPr>
        <w:t xml:space="preserve">shows distributions of </w:t>
      </w:r>
      <m:oMath>
        <m:sSub>
          <m:sSubPr>
            <m:ctrlPr>
              <w:ins w:id="24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w:t>
      </w:r>
      <w:ins w:id="241" w:author="Zhao, Guixiang (Grace) (CDC/ONDIEH/NCCDPHP)" w:date="2021-08-17T16:12:00Z">
        <w:r w:rsidR="00A313FE">
          <w:rPr>
            <w:rFonts w:ascii="Times New Roman" w:hAnsi="Times New Roman" w:cs="Times New Roman"/>
            <w:sz w:val="24"/>
            <w:szCs w:val="24"/>
          </w:rPr>
          <w:t>-</w:t>
        </w:r>
      </w:ins>
      <w:r w:rsidRPr="00E14288">
        <w:rPr>
          <w:rFonts w:ascii="Times New Roman" w:hAnsi="Times New Roman" w:cs="Times New Roman"/>
          <w:sz w:val="24"/>
          <w:szCs w:val="24"/>
        </w:rPr>
        <w:t xml:space="preserve">2 latent, </w:t>
      </w:r>
      <w:r w:rsidR="00363CC2">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test delays from 0 to 2 days. </w:t>
      </w:r>
      <w:del w:id="242" w:author="Hoover, Christopher M" w:date="2021-08-19T10:33:00Z">
        <w:r w:rsidR="00363CC2" w:rsidRPr="00363CC2" w:rsidDel="00866F66">
          <w:rPr>
            <w:rFonts w:ascii="Times New Roman" w:hAnsi="Times New Roman" w:cs="Times New Roman"/>
            <w:sz w:val="24"/>
            <w:szCs w:val="24"/>
          </w:rPr>
          <w:delText xml:space="preserve">These results again reiterate the importance of reducing test delays, as </w:delText>
        </w:r>
      </w:del>
      <m:oMath>
        <m:sSub>
          <m:sSubPr>
            <m:ctrlPr>
              <w:ins w:id="243" w:author="Hoover, Christopher M" w:date="2021-08-19T12:39:00Z">
                <w:rPr>
                  <w:rFonts w:ascii="Cambria Math" w:hAnsi="Cambria Math" w:cs="Times New Roman"/>
                  <w:sz w:val="24"/>
                  <w:szCs w:val="24"/>
                </w:rPr>
              </w:ins>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00363CC2" w:rsidRPr="00363CC2">
        <w:rPr>
          <w:rFonts w:ascii="Times New Roman" w:hAnsi="Times New Roman" w:cs="Times New Roman"/>
          <w:sz w:val="24"/>
          <w:szCs w:val="24"/>
        </w:rPr>
        <w:t xml:space="preserve"> is similar when testing every d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00363CC2"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00363CC2" w:rsidRPr="00363CC2">
        <w:rPr>
          <w:rFonts w:ascii="Times New Roman" w:hAnsi="Times New Roman" w:cs="Times New Roman"/>
          <w:sz w:val="24"/>
          <w:szCs w:val="24"/>
        </w:rPr>
        <w:t xml:space="preserve">) (fig 1c, median </w:t>
      </w:r>
      <m:oMath>
        <m:sSub>
          <m:sSubPr>
            <m:ctrlPr>
              <w:ins w:id="244" w:author="Hoover, Christopher M" w:date="2021-08-19T12:39:00Z">
                <w:rPr>
                  <w:rFonts w:ascii="Cambria Math" w:hAnsi="Cambria Math" w:cs="Times New Roman"/>
                  <w:sz w:val="24"/>
                  <w:szCs w:val="24"/>
                </w:rPr>
              </w:ins>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42 and </w:t>
      </w:r>
      <m:oMath>
        <m:sSub>
          <m:sSubPr>
            <m:ctrlPr>
              <w:ins w:id="245" w:author="Hoover, Christopher M" w:date="2021-08-19T12:39:00Z">
                <w:rPr>
                  <w:rFonts w:ascii="Cambria Math" w:hAnsi="Cambria Math" w:cs="Times New Roman"/>
                  <w:sz w:val="24"/>
                  <w:szCs w:val="24"/>
                </w:rPr>
              </w:ins>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33, respectively)</w:t>
      </w:r>
      <w:ins w:id="246" w:author="Hoover, Christopher M" w:date="2021-08-19T10:33:00Z">
        <w:r w:rsidR="00866F66">
          <w:rPr>
            <w:rFonts w:ascii="Times New Roman" w:hAnsi="Times New Roman" w:cs="Times New Roman"/>
            <w:sz w:val="24"/>
            <w:szCs w:val="24"/>
          </w:rPr>
          <w:t xml:space="preserve">, </w:t>
        </w:r>
        <w:r w:rsidR="00866F66" w:rsidRPr="00363CC2">
          <w:rPr>
            <w:rFonts w:ascii="Times New Roman" w:hAnsi="Times New Roman" w:cs="Times New Roman"/>
            <w:sz w:val="24"/>
            <w:szCs w:val="24"/>
          </w:rPr>
          <w:t>again reiterat</w:t>
        </w:r>
        <w:r w:rsidR="00866F66">
          <w:rPr>
            <w:rFonts w:ascii="Times New Roman" w:hAnsi="Times New Roman" w:cs="Times New Roman"/>
            <w:sz w:val="24"/>
            <w:szCs w:val="24"/>
          </w:rPr>
          <w:t>ing</w:t>
        </w:r>
        <w:r w:rsidR="00866F66" w:rsidRPr="00363CC2">
          <w:rPr>
            <w:rFonts w:ascii="Times New Roman" w:hAnsi="Times New Roman" w:cs="Times New Roman"/>
            <w:sz w:val="24"/>
            <w:szCs w:val="24"/>
          </w:rPr>
          <w:t xml:space="preserve"> the importance of reducing test delays</w:t>
        </w:r>
      </w:ins>
      <w:r w:rsidR="00363CC2" w:rsidRPr="00363CC2">
        <w:rPr>
          <w:rFonts w:ascii="Times New Roman" w:hAnsi="Times New Roman" w:cs="Times New Roman"/>
          <w:sz w:val="24"/>
          <w:szCs w:val="24"/>
        </w:rPr>
        <w:t>.</w:t>
      </w:r>
    </w:p>
    <w:p w14:paraId="5EB7ECE1" w14:textId="6564DE43" w:rsidR="002D4CDB" w:rsidRPr="008C1FD0" w:rsidRDefault="00363CC2" w:rsidP="00363CC2">
      <w:pPr>
        <w:spacing w:line="480" w:lineRule="auto"/>
        <w:rPr>
          <w:rFonts w:eastAsia="Times New Roman" w:cstheme="majorBidi"/>
          <w:b/>
          <w:sz w:val="24"/>
          <w:szCs w:val="26"/>
        </w:rPr>
      </w:pPr>
      <w:r>
        <w:rPr>
          <w:noProof/>
        </w:rPr>
        <w:drawing>
          <wp:inline distT="0" distB="0" distL="0" distR="0" wp14:anchorId="69B2B47E" wp14:editId="07C3393E">
            <wp:extent cx="5334000" cy="4000500"/>
            <wp:effectExtent l="0" t="0" r="0" b="0"/>
            <wp:docPr id="1" name="Picture" descr="Figure 1. Model framework and analytic result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3"/>
                    <a:stretch>
                      <a:fillRect/>
                    </a:stretch>
                  </pic:blipFill>
                  <pic:spPr bwMode="auto">
                    <a:xfrm>
                      <a:off x="0" y="0"/>
                      <a:ext cx="5334000" cy="4000500"/>
                    </a:xfrm>
                    <a:prstGeom prst="rect">
                      <a:avLst/>
                    </a:prstGeom>
                    <a:noFill/>
                    <a:ln w="9525">
                      <a:noFill/>
                      <a:headEnd/>
                      <a:tailEnd/>
                    </a:ln>
                  </pic:spPr>
                </pic:pic>
              </a:graphicData>
            </a:graphic>
          </wp:inline>
        </w:drawing>
      </w:r>
    </w:p>
    <w:p w14:paraId="51074FC0" w14:textId="0B7BF468" w:rsidR="002D4CDB" w:rsidRDefault="002D4CDB" w:rsidP="002D4CDB">
      <w:pPr>
        <w:pStyle w:val="Subtitle"/>
        <w:rPr>
          <w:rFonts w:eastAsia="Times New Roman"/>
          <w:sz w:val="22"/>
          <w:szCs w:val="24"/>
        </w:rPr>
      </w:pPr>
      <w:r w:rsidRPr="000B3CAB">
        <w:rPr>
          <w:rFonts w:eastAsia="Times New Roman"/>
          <w:b/>
          <w:sz w:val="22"/>
          <w:szCs w:val="24"/>
        </w:rPr>
        <w:t xml:space="preserve">Figure </w:t>
      </w:r>
      <w:r w:rsidR="00363CC2">
        <w:rPr>
          <w:rFonts w:eastAsia="Times New Roman"/>
          <w:b/>
          <w:sz w:val="22"/>
          <w:szCs w:val="24"/>
        </w:rPr>
        <w:t>1</w:t>
      </w:r>
      <w:r w:rsidRPr="000B3CAB">
        <w:rPr>
          <w:rFonts w:eastAsia="Times New Roman"/>
          <w:b/>
          <w:sz w:val="22"/>
          <w:szCs w:val="24"/>
        </w:rPr>
        <w:t>. Model framework and analytic results</w:t>
      </w:r>
      <w:r w:rsidRPr="000B3CAB">
        <w:rPr>
          <w:rFonts w:eastAsia="Times New Roman"/>
          <w:bCs/>
          <w:sz w:val="22"/>
          <w:szCs w:val="24"/>
        </w:rPr>
        <w:t>.</w:t>
      </w:r>
      <w:r w:rsidRPr="000B3CAB">
        <w:rPr>
          <w:rFonts w:eastAsia="Times New Roman"/>
          <w:sz w:val="22"/>
          <w:szCs w:val="24"/>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w:t>
      </w:r>
      <m:oMath>
        <m:sSub>
          <m:sSubPr>
            <m:ctrlPr>
              <w:ins w:id="247"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ins w:id="248"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5</m:t>
        </m:r>
      </m:oMath>
      <w:r w:rsidRPr="000B3CAB">
        <w:rPr>
          <w:rFonts w:eastAsia="Times New Roman"/>
          <w:sz w:val="22"/>
          <w:szCs w:val="24"/>
        </w:rPr>
        <w:t xml:space="preserve">, </w:t>
      </w:r>
      <m:oMath>
        <m:sSub>
          <m:sSubPr>
            <m:ctrlPr>
              <w:ins w:id="249"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8.5</m:t>
        </m:r>
      </m:oMath>
      <w:r w:rsidRPr="000B3CAB">
        <w:rPr>
          <w:rFonts w:eastAsia="Times New Roman"/>
          <w:sz w:val="22"/>
          <w:szCs w:val="24"/>
        </w:rPr>
        <w:t xml:space="preserve">, with shaded area demonstrating infectiousness slice removed if </w:t>
      </w:r>
      <m:oMath>
        <m:sSub>
          <m:sSubPr>
            <m:ctrlPr>
              <w:ins w:id="250"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5</m:t>
        </m:r>
      </m:oMath>
      <w:r w:rsidRPr="000B3CAB">
        <w:rPr>
          <w:rFonts w:eastAsia="Times New Roman"/>
          <w:sz w:val="22"/>
          <w:szCs w:val="24"/>
        </w:rPr>
        <w:t xml:space="preserve">, leading to </w:t>
      </w:r>
      <m:oMath>
        <m:sSub>
          <m:sSubPr>
            <m:ctrlPr>
              <w:ins w:id="251"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3</m:t>
        </m:r>
      </m:oMath>
      <w:r w:rsidRPr="000B3CAB">
        <w:rPr>
          <w:rFonts w:eastAsia="Times New Roman"/>
          <w:sz w:val="22"/>
          <w:szCs w:val="24"/>
        </w:rPr>
        <w:t xml:space="preserve">. B) </w:t>
      </w:r>
      <m:oMath>
        <m:sSub>
          <m:sSubPr>
            <m:ctrlPr>
              <w:ins w:id="252"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w:t>
      </w:r>
      <m:oMath>
        <m:sSub>
          <m:sSubPr>
            <m:ctrlPr>
              <w:ins w:id="253"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with same parameters as in A and point indicating scenario depicted in A. C) Boxplots showing distributions of </w:t>
      </w:r>
      <m:oMath>
        <m:sSub>
          <m:sSubPr>
            <m:ctrlPr>
              <w:ins w:id="254"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and test delay, </w:t>
      </w:r>
      <m:oMath>
        <m:r>
          <m:rPr>
            <m:sty m:val="bi"/>
          </m:rPr>
          <w:rPr>
            <w:rFonts w:ascii="Cambria Math" w:eastAsia="Times New Roman" w:hAnsi="Cambria Math"/>
            <w:sz w:val="22"/>
            <w:szCs w:val="24"/>
          </w:rPr>
          <m:t>d</m:t>
        </m:r>
      </m:oMath>
      <w:r w:rsidRPr="000B3CAB">
        <w:rPr>
          <w:rFonts w:eastAsia="Times New Roman"/>
          <w:sz w:val="22"/>
          <w:szCs w:val="24"/>
        </w:rPr>
        <w:t xml:space="preserve">, incorporating uncertainty in </w:t>
      </w:r>
      <m:oMath>
        <m:sSub>
          <m:sSubPr>
            <m:ctrlPr>
              <w:ins w:id="255"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szCs w:val="24"/>
        </w:rPr>
        <w:t xml:space="preserve">, </w:t>
      </w:r>
      <m:oMath>
        <m:sSub>
          <m:sSubPr>
            <m:ctrlPr>
              <w:ins w:id="256"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szCs w:val="24"/>
        </w:rPr>
        <w:t xml:space="preserve">, and </w:t>
      </w:r>
      <m:oMath>
        <m:sSub>
          <m:sSubPr>
            <m:ctrlPr>
              <w:ins w:id="257"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szCs w:val="24"/>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szCs w:val="24"/>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Boxplots indicate median, interquartile range, and full range of values of </w:t>
      </w:r>
      <m:oMath>
        <m:sSub>
          <m:sSubPr>
            <m:ctrlPr>
              <w:ins w:id="258" w:author="Hoover, Christopher M" w:date="2021-08-19T12:39:00Z">
                <w:rPr>
                  <w:rFonts w:ascii="Cambria Math" w:eastAsia="Times New Roman" w:hAnsi="Cambria Math"/>
                  <w:sz w:val="22"/>
                  <w:szCs w:val="24"/>
                </w:rPr>
              </w:ins>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002F53F7">
        <w:rPr>
          <w:rFonts w:eastAsia="Times New Roman"/>
          <w:sz w:val="22"/>
          <w:szCs w:val="24"/>
        </w:rPr>
        <w:t xml:space="preserve">. </w:t>
      </w:r>
      <w:r w:rsidRPr="000B3CAB">
        <w:rPr>
          <w:rFonts w:eastAsia="Times New Roman"/>
          <w:sz w:val="22"/>
          <w:szCs w:val="24"/>
        </w:rPr>
        <w:t xml:space="preserve">D) Relationship between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test delay, </w:t>
      </w:r>
      <m:oMath>
        <m:r>
          <m:rPr>
            <m:sty m:val="bi"/>
          </m:rPr>
          <w:rPr>
            <w:rFonts w:ascii="Cambria Math" w:eastAsia="Times New Roman" w:hAnsi="Cambria Math"/>
            <w:sz w:val="22"/>
            <w:szCs w:val="24"/>
          </w:rPr>
          <m:t>d</m:t>
        </m:r>
      </m:oMath>
      <w:r w:rsidRPr="000B3CAB">
        <w:rPr>
          <w:rFonts w:eastAsia="Times New Roman"/>
          <w:sz w:val="22"/>
          <w:szCs w:val="24"/>
        </w:rPr>
        <w:t xml:space="preserve">, and </w:t>
      </w:r>
      <w:r w:rsidRPr="000B3CAB">
        <w:rPr>
          <w:rFonts w:eastAsia="Times New Roman"/>
          <w:sz w:val="22"/>
          <w:szCs w:val="24"/>
        </w:rPr>
        <w:lastRenderedPageBreak/>
        <w:t xml:space="preserve">probability isolation occurs by day </w:t>
      </w:r>
      <m:oMath>
        <m:r>
          <w:rPr>
            <w:rFonts w:ascii="Cambria Math" w:eastAsia="Times New Roman" w:hAnsi="Cambria Math"/>
            <w:sz w:val="22"/>
            <w:szCs w:val="24"/>
          </w:rPr>
          <m:t>τ</m:t>
        </m:r>
      </m:oMath>
      <w:r w:rsidRPr="000B3CAB">
        <w:rPr>
          <w:rFonts w:eastAsia="Times New Roman"/>
          <w:sz w:val="22"/>
          <w:szCs w:val="24"/>
        </w:rPr>
        <w:t xml:space="preserve">, </w:t>
      </w:r>
      <w:proofErr w:type="gramStart"/>
      <w:r w:rsidRPr="000B3CAB">
        <w:rPr>
          <w:rFonts w:eastAsia="Times New Roman"/>
          <w:sz w:val="22"/>
          <w:szCs w:val="24"/>
        </w:rPr>
        <w:t>i.e.</w:t>
      </w:r>
      <w:proofErr w:type="gramEnd"/>
      <w:r w:rsidRPr="000B3CAB">
        <w:rPr>
          <w:rFonts w:eastAsia="Times New Roman"/>
          <w:sz w:val="22"/>
          <w:szCs w:val="24"/>
        </w:rPr>
        <w:t> </w:t>
      </w:r>
      <m:oMath>
        <m:sSub>
          <m:sSubPr>
            <m:ctrlPr>
              <w:ins w:id="259" w:author="Hoover, Christopher M" w:date="2021-08-19T12:39:00Z">
                <w:rPr>
                  <w:rFonts w:ascii="Cambria Math" w:eastAsia="Times New Roman" w:hAnsi="Cambria Math"/>
                  <w:sz w:val="22"/>
                  <w:szCs w:val="24"/>
                </w:rPr>
              </w:ins>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szCs w:val="24"/>
        </w:rPr>
        <w:t xml:space="preserve">, demonstrating that delays in testing substantially reduce the probability of prompt isolation, particularly </w:t>
      </w:r>
      <w:r>
        <w:rPr>
          <w:rFonts w:eastAsia="Times New Roman"/>
          <w:sz w:val="22"/>
          <w:szCs w:val="24"/>
        </w:rPr>
        <w:t>among</w:t>
      </w:r>
      <w:r w:rsidRPr="000B3CAB">
        <w:rPr>
          <w:rFonts w:eastAsia="Times New Roman"/>
          <w:sz w:val="22"/>
          <w:szCs w:val="24"/>
        </w:rPr>
        <w:t xml:space="preserve"> </w:t>
      </w:r>
      <w:r>
        <w:rPr>
          <w:rFonts w:eastAsia="Times New Roman"/>
          <w:sz w:val="22"/>
          <w:szCs w:val="24"/>
        </w:rPr>
        <w:t xml:space="preserve">most </w:t>
      </w:r>
      <w:r w:rsidRPr="000B3CAB">
        <w:rPr>
          <w:rFonts w:eastAsia="Times New Roman"/>
          <w:sz w:val="22"/>
          <w:szCs w:val="24"/>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260" w:name="individual-based-model-simulations"/>
      <w:r w:rsidRPr="000B3CAB">
        <w:rPr>
          <w:rFonts w:ascii="Times New Roman" w:eastAsia="Times New Roman" w:hAnsi="Times New Roman" w:cs="Times New Roman"/>
          <w:szCs w:val="24"/>
        </w:rPr>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61" w:name="Xde14e8fe7464e96a4bcd1fe688ba35488e054ee"/>
      <w:r w:rsidRPr="000B3CAB">
        <w:rPr>
          <w:rFonts w:ascii="Times New Roman" w:eastAsia="Times New Roman" w:hAnsi="Times New Roman" w:cs="Times New Roman"/>
          <w:sz w:val="24"/>
        </w:rPr>
        <w:t>Model setup</w:t>
      </w:r>
    </w:p>
    <w:p w14:paraId="7F591C15" w14:textId="0B0A33CD" w:rsidR="00603C0F" w:rsidRPr="000B3CAB" w:rsidRDefault="00603C0F" w:rsidP="00603C0F">
      <w:pPr>
        <w:spacing w:line="480" w:lineRule="auto"/>
        <w:ind w:firstLine="720"/>
        <w:rPr>
          <w:rFonts w:ascii="Times New Roman" w:hAnsi="Times New Roman" w:cs="Times New Roman"/>
          <w:sz w:val="24"/>
          <w:szCs w:val="24"/>
        </w:rPr>
      </w:pPr>
      <w:r w:rsidRPr="00603C0F">
        <w:rPr>
          <w:rFonts w:ascii="Times New Roman" w:hAnsi="Times New Roman" w:cs="Times New Roman"/>
          <w:sz w:val="24"/>
          <w:szCs w:val="24"/>
        </w:rPr>
        <w:t xml:space="preserve">We next describe the development and simulation of an individual based model to incorporate </w:t>
      </w:r>
      <w:commentRangeStart w:id="262"/>
      <w:commentRangeStart w:id="263"/>
      <w:r w:rsidRPr="00603C0F">
        <w:rPr>
          <w:rFonts w:ascii="Times New Roman" w:hAnsi="Times New Roman" w:cs="Times New Roman"/>
          <w:sz w:val="24"/>
          <w:szCs w:val="24"/>
        </w:rPr>
        <w:t xml:space="preserve">staff </w:t>
      </w:r>
      <w:ins w:id="264" w:author="Fukunaga, Rena (CDC/DDPHSIS/CGH/DGHT)" w:date="2021-08-19T11:24:00Z">
        <w:r w:rsidR="009231F1">
          <w:rPr>
            <w:rFonts w:ascii="Times New Roman" w:hAnsi="Times New Roman" w:cs="Times New Roman"/>
            <w:sz w:val="24"/>
            <w:szCs w:val="24"/>
          </w:rPr>
          <w:t xml:space="preserve">working </w:t>
        </w:r>
      </w:ins>
      <w:r w:rsidRPr="00603C0F">
        <w:rPr>
          <w:rFonts w:ascii="Times New Roman" w:hAnsi="Times New Roman" w:cs="Times New Roman"/>
          <w:sz w:val="24"/>
          <w:szCs w:val="24"/>
        </w:rPr>
        <w:t>schedules</w:t>
      </w:r>
      <w:commentRangeEnd w:id="262"/>
      <w:r w:rsidR="007237B3">
        <w:rPr>
          <w:rStyle w:val="CommentReference"/>
          <w:rFonts w:ascii="Times New Roman" w:hAnsi="Times New Roman" w:cs="Times New Roman"/>
        </w:rPr>
        <w:commentReference w:id="262"/>
      </w:r>
      <w:commentRangeEnd w:id="263"/>
      <w:r w:rsidR="009231F1">
        <w:rPr>
          <w:rStyle w:val="CommentReference"/>
          <w:rFonts w:ascii="Times New Roman" w:hAnsi="Times New Roman" w:cs="Times New Roman"/>
        </w:rPr>
        <w:commentReference w:id="263"/>
      </w:r>
      <w:r w:rsidRPr="00603C0F">
        <w:rPr>
          <w:rFonts w:ascii="Times New Roman" w:hAnsi="Times New Roman" w:cs="Times New Roman"/>
          <w:sz w:val="24"/>
          <w:szCs w:val="24"/>
        </w:rPr>
        <w:t xml:space="preserve"> and expand the modeling framework above to a facility-level setting.</w:t>
      </w:r>
      <w:r>
        <w:rPr>
          <w:rFonts w:ascii="Times New Roman" w:hAnsi="Times New Roman" w:cs="Times New Roman"/>
          <w:sz w:val="24"/>
          <w:szCs w:val="24"/>
        </w:rPr>
        <w:t xml:space="preserve"> </w:t>
      </w:r>
      <w:r w:rsidRPr="000B3CAB">
        <w:rPr>
          <w:rFonts w:ascii="Times New Roman" w:hAnsi="Times New Roman" w:cs="Times New Roman"/>
          <w:sz w:val="24"/>
          <w:szCs w:val="24"/>
        </w:rPr>
        <w:t xml:space="preserve">In a modeled facility, </w:t>
      </w:r>
      <m:oMath>
        <m:r>
          <w:del w:id="265" w:author="Hoover, Christopher M" w:date="2021-08-19T10:38:00Z">
            <m:rPr>
              <m:sty m:val="bi"/>
            </m:rPr>
            <w:rPr>
              <w:rFonts w:ascii="Cambria Math" w:hAnsi="Cambria Math" w:cs="Times New Roman"/>
              <w:sz w:val="24"/>
              <w:szCs w:val="24"/>
            </w:rPr>
            <m:t>n</m:t>
          </w:del>
        </m:r>
        <m:r>
          <w:ins w:id="266" w:author="Hoover, Christopher M" w:date="2021-08-19T10:38:00Z">
            <m:rPr>
              <m:sty m:val="bi"/>
            </m:rPr>
            <w:rPr>
              <w:rFonts w:ascii="Cambria Math" w:hAnsi="Cambria Math" w:cs="Times New Roman"/>
              <w:sz w:val="24"/>
              <w:szCs w:val="24"/>
            </w:rPr>
            <m:t>w</m:t>
          </w:ins>
        </m:r>
      </m:oMath>
      <w:r w:rsidRPr="000B3CAB">
        <w:rPr>
          <w:rFonts w:ascii="Times New Roman" w:hAnsi="Times New Roman" w:cs="Times New Roman"/>
          <w:sz w:val="24"/>
          <w:szCs w:val="24"/>
        </w:rPr>
        <w:t xml:space="preserve"> staff are assigned a work schedule that determines time frames when they are in the facility interacting with residents and other staff working at the same time. We denot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ins w:id="267"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s an indicator function for whether staff member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orking at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In addition to their work schedul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ins w:id="268"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ith different testing schedules discussed further below. The model is simulated </w:t>
      </w:r>
      <w:r w:rsidR="00EB3BE7">
        <w:rPr>
          <w:rFonts w:ascii="Times New Roman" w:hAnsi="Times New Roman" w:cs="Times New Roman"/>
          <w:sz w:val="24"/>
          <w:szCs w:val="24"/>
        </w:rPr>
        <w:t xml:space="preserve">for 180 days </w:t>
      </w:r>
      <w:r w:rsidRPr="000B3CAB">
        <w:rPr>
          <w:rFonts w:ascii="Times New Roman" w:hAnsi="Times New Roman" w:cs="Times New Roman"/>
          <w:sz w:val="24"/>
          <w:szCs w:val="24"/>
        </w:rPr>
        <w:t>at an 8-hour time step</w:t>
      </w:r>
      <w:ins w:id="269" w:author="Hoover, Christopher M" w:date="2021-08-19T12:41:00Z">
        <w:r w:rsidR="00D43EDB">
          <w:rPr>
            <w:rFonts w:ascii="Times New Roman" w:hAnsi="Times New Roman" w:cs="Times New Roman"/>
            <w:sz w:val="24"/>
            <w:szCs w:val="24"/>
          </w:rPr>
          <w:t xml:space="preserve"> with </w:t>
        </w:r>
      </w:ins>
      <m:oMath>
        <m:r>
          <w:ins w:id="270" w:author="Hoover, Christopher M" w:date="2021-08-19T12:41:00Z">
            <m:rPr>
              <m:sty m:val="bi"/>
            </m:rPr>
            <w:rPr>
              <w:rFonts w:ascii="Cambria Math" w:hAnsi="Cambria Math" w:cs="Times New Roman"/>
              <w:sz w:val="24"/>
              <w:szCs w:val="24"/>
            </w:rPr>
            <m:t>w</m:t>
          </w:ins>
        </m:r>
        <m:r>
          <w:ins w:id="271" w:author="Hoover, Christopher M" w:date="2021-08-19T12:41:00Z">
            <w:rPr>
              <w:rFonts w:ascii="Cambria Math" w:hAnsi="Cambria Math" w:cs="Times New Roman"/>
              <w:sz w:val="24"/>
              <w:szCs w:val="24"/>
            </w:rPr>
            <m:t>=700</m:t>
          </w:ins>
        </m:r>
      </m:oMath>
      <w:ins w:id="272" w:author="Hoover, Christopher M" w:date="2021-08-19T12:41:00Z">
        <w:r w:rsidR="00D43EDB">
          <w:rPr>
            <w:rFonts w:ascii="Times New Roman" w:eastAsiaTheme="minorEastAsia" w:hAnsi="Times New Roman" w:cs="Times New Roman"/>
            <w:sz w:val="24"/>
            <w:szCs w:val="24"/>
          </w:rPr>
          <w:t xml:space="preserve"> staff</w:t>
        </w:r>
      </w:ins>
      <w:r w:rsidRPr="000B3CAB">
        <w:rPr>
          <w:rFonts w:ascii="Times New Roman" w:hAnsi="Times New Roman" w:cs="Times New Roman"/>
          <w:sz w:val="24"/>
          <w:szCs w:val="24"/>
        </w:rPr>
        <w:t>, with each time step corresponding to a work shift as described below.</w:t>
      </w:r>
    </w:p>
    <w:p w14:paraId="18973C7B" w14:textId="6B916FBC"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ins w:id="273"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Parameters for newly exposed staff are drawn to determine </w:t>
      </w:r>
      <m:oMath>
        <m:sSub>
          <m:sSubPr>
            <m:ctrlPr>
              <w:ins w:id="274"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ins w:id="275"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ins w:id="27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ins w:id="27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ins w:id="27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ins w:id="279"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at which time they enter a </w:t>
      </w:r>
      <w:commentRangeStart w:id="280"/>
      <w:commentRangeStart w:id="281"/>
      <w:commentRangeStart w:id="282"/>
      <w:r w:rsidRPr="000B3CAB">
        <w:rPr>
          <w:rFonts w:ascii="Times New Roman" w:hAnsi="Times New Roman" w:cs="Times New Roman"/>
          <w:sz w:val="24"/>
          <w:szCs w:val="24"/>
        </w:rPr>
        <w:t>quarantined</w:t>
      </w:r>
      <w:commentRangeEnd w:id="280"/>
      <w:r w:rsidR="0017207C">
        <w:rPr>
          <w:rStyle w:val="CommentReference"/>
          <w:rFonts w:ascii="Times New Roman" w:hAnsi="Times New Roman" w:cs="Times New Roman"/>
        </w:rPr>
        <w:commentReference w:id="280"/>
      </w:r>
      <w:commentRangeEnd w:id="281"/>
      <w:r w:rsidR="004A6C3F">
        <w:rPr>
          <w:rStyle w:val="CommentReference"/>
          <w:rFonts w:ascii="Times New Roman" w:hAnsi="Times New Roman" w:cs="Times New Roman"/>
        </w:rPr>
        <w:commentReference w:id="281"/>
      </w:r>
      <w:commentRangeEnd w:id="282"/>
      <w:r w:rsidR="00B34B40">
        <w:rPr>
          <w:rStyle w:val="CommentReference"/>
          <w:rFonts w:ascii="Times New Roman" w:hAnsi="Times New Roman" w:cs="Times New Roman"/>
        </w:rPr>
        <w:commentReference w:id="282"/>
      </w:r>
      <w:r w:rsidRPr="000B3CAB">
        <w:rPr>
          <w:rFonts w:ascii="Times New Roman" w:hAnsi="Times New Roman" w:cs="Times New Roman"/>
          <w:sz w:val="24"/>
          <w:szCs w:val="24"/>
        </w:rPr>
        <w:t xml:space="preserve"> (Q)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or first enter a tested (T) state before Q if there is a delay between test administration and the test result. Staff in state Q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ins w:id="283"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ins w:id="284"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ins w:id="285" w:author="Hoover, Christopher M" w:date="2021-08-19T10:44:00Z">
        <w:r w:rsidR="00B34B40">
          <w:rPr>
            <w:rFonts w:ascii="Times New Roman" w:hAnsi="Times New Roman" w:cs="Times New Roman"/>
            <w:sz w:val="24"/>
            <w:szCs w:val="24"/>
          </w:rPr>
          <w:t xml:space="preserve"> </w:t>
        </w:r>
      </w:ins>
    </w:p>
    <w:p w14:paraId="7CF7EF0E" w14:textId="77777777"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iduals, the expected number of cases produced in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ins w:id="28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ins w:id="287"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ins w:id="288"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Staff may acquire infection from the </w:t>
      </w:r>
      <w:r w:rsidRPr="000B3CAB">
        <w:rPr>
          <w:rFonts w:ascii="Times New Roman" w:hAnsi="Times New Roman" w:cs="Times New Roman"/>
          <w:sz w:val="24"/>
          <w:szCs w:val="24"/>
        </w:rPr>
        <w:lastRenderedPageBreak/>
        <w:t xml:space="preserve">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ins w:id="289" w:author="Hoover, Christopher M" w:date="2021-08-19T12:39:00Z">
                <w:rPr>
                  <w:rFonts w:ascii="Cambria Math" w:hAnsi="Cambria Math" w:cs="Times New Roman"/>
                  <w:sz w:val="24"/>
                  <w:szCs w:val="24"/>
                </w:rPr>
              </w:ins>
            </m:ctrlPr>
          </m:dPr>
          <m:e>
            <m:sSub>
              <m:sSubPr>
                <m:ctrlPr>
                  <w:ins w:id="290"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or from fellow staff while working (</w:t>
      </w:r>
      <m:oMath>
        <m:r>
          <m:rPr>
            <m:scr m:val="script"/>
            <m:sty m:val="b"/>
          </m:rPr>
          <w:rPr>
            <w:rFonts w:ascii="Cambria Math" w:hAnsi="Cambria Math" w:cs="Times New Roman"/>
            <w:sz w:val="24"/>
            <w:szCs w:val="24"/>
          </w:rPr>
          <m:t>W</m:t>
        </m:r>
        <m:d>
          <m:dPr>
            <m:ctrlPr>
              <w:ins w:id="291" w:author="Hoover, Christopher M" w:date="2021-08-19T12:39:00Z">
                <w:rPr>
                  <w:rFonts w:ascii="Cambria Math" w:hAnsi="Cambria Math" w:cs="Times New Roman"/>
                  <w:sz w:val="24"/>
                  <w:szCs w:val="24"/>
                </w:rPr>
              </w:ins>
            </m:ctrlPr>
          </m:dPr>
          <m:e>
            <m:sSub>
              <m:sSubPr>
                <m:ctrlPr>
                  <w:ins w:id="292"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ins w:id="293" w:author="Hoover, Christopher M" w:date="2021-08-19T12:39:00Z">
                <w:rPr>
                  <w:rFonts w:ascii="Cambria Math" w:hAnsi="Cambria Math" w:cs="Times New Roman"/>
                  <w:sz w:val="24"/>
                  <w:szCs w:val="24"/>
                </w:rPr>
              </w:ins>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ins w:id="294" w:author="Hoover, Christopher M" w:date="2021-08-19T12:39:00Z">
                <w:rPr>
                  <w:rFonts w:ascii="Cambria Math" w:hAnsi="Cambria Math" w:cs="Times New Roman"/>
                  <w:sz w:val="24"/>
                  <w:szCs w:val="24"/>
                </w:rPr>
              </w:ins>
            </m:ctrlPr>
          </m:fPr>
          <m:num>
            <m:nary>
              <m:naryPr>
                <m:chr m:val="∑"/>
                <m:limLoc m:val="undOvr"/>
                <m:ctrlPr>
                  <w:ins w:id="295" w:author="Hoover, Christopher M" w:date="2021-08-19T12:39:00Z">
                    <w:rPr>
                      <w:rFonts w:ascii="Cambria Math" w:hAnsi="Cambria Math" w:cs="Times New Roman"/>
                      <w:sz w:val="24"/>
                      <w:szCs w:val="24"/>
                    </w:rPr>
                  </w:ins>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ins w:id="296"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r>
              <m:rPr>
                <m:sty m:val="bi"/>
              </m:rPr>
              <w:rPr>
                <w:rFonts w:ascii="Cambria Math" w:hAnsi="Cambria Math" w:cs="Times New Roman"/>
                <w:sz w:val="24"/>
                <w:szCs w:val="24"/>
              </w:rPr>
              <m:t>n</m:t>
            </m:r>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ins w:id="297" w:author="Hoover, Christopher M" w:date="2021-08-19T12:39:00Z">
                <w:rPr>
                  <w:rFonts w:ascii="Cambria Math" w:hAnsi="Cambria Math" w:cs="Times New Roman"/>
                  <w:sz w:val="24"/>
                  <w:szCs w:val="24"/>
                </w:rPr>
              </w:ins>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ins w:id="298" w:author="Hoover, Christopher M" w:date="2021-08-19T12:39:00Z">
                <w:rPr>
                  <w:rFonts w:ascii="Cambria Math" w:hAnsi="Cambria Math" w:cs="Times New Roman"/>
                  <w:sz w:val="24"/>
                  <w:szCs w:val="24"/>
                </w:rPr>
              </w:ins>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ins w:id="299"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ins w:id="300" w:author="Hoover, Christopher M" w:date="2021-08-19T12:39:00Z">
                    <w:rPr>
                      <w:rFonts w:ascii="Cambria Math" w:hAnsi="Cambria Math" w:cs="Times New Roman"/>
                      <w:sz w:val="24"/>
                      <w:szCs w:val="24"/>
                    </w:rPr>
                  </w:ins>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ins w:id="301"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ins w:id="302" w:author="Hoover, Christopher M" w:date="2021-08-19T12:39:00Z">
                <w:rPr>
                  <w:rFonts w:ascii="Cambria Math" w:hAnsi="Cambria Math" w:cs="Times New Roman"/>
                  <w:sz w:val="24"/>
                  <w:szCs w:val="24"/>
                </w:rPr>
              </w:ins>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03" w:name="staffing-and-testing-strategies"/>
      <w:bookmarkEnd w:id="261"/>
      <w:r w:rsidRPr="000B3CAB">
        <w:rPr>
          <w:rFonts w:ascii="Times New Roman" w:eastAsia="Times New Roman" w:hAnsi="Times New Roman" w:cs="Times New Roman"/>
          <w:sz w:val="24"/>
        </w:rPr>
        <w:t>Staffing and testing strategies</w:t>
      </w:r>
    </w:p>
    <w:p w14:paraId="634E469B" w14:textId="4950BFD3"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including information on workdays (e.g., Mon-Thurs), work shifts (e.g., morning, evening, night), and SARS-CoV</w:t>
      </w:r>
      <w:ins w:id="304" w:author="Zhao, Guixiang (Grace) (CDC/ONDIEH/NCCDPHP)" w:date="2021-08-17T16:26:00Z">
        <w:r w:rsidR="00E82087">
          <w:rPr>
            <w:rFonts w:ascii="Times New Roman" w:hAnsi="Times New Roman" w:cs="Times New Roman"/>
            <w:sz w:val="24"/>
            <w:szCs w:val="24"/>
          </w:rPr>
          <w:t>-</w:t>
        </w:r>
      </w:ins>
      <w:r w:rsidRPr="008A0303">
        <w:rPr>
          <w:rFonts w:ascii="Times New Roman" w:hAnsi="Times New Roman" w:cs="Times New Roman"/>
          <w:sz w:val="24"/>
          <w:szCs w:val="24"/>
        </w:rPr>
        <w:t xml:space="preserve">2 testing schedules. We us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w:t>
      </w:r>
      <w:del w:id="305" w:author="Hoover, Christopher M" w:date="2021-08-19T11:25:00Z">
        <w:r w:rsidRPr="008A0303" w:rsidDel="0030183D">
          <w:rPr>
            <w:rFonts w:ascii="Times New Roman" w:hAnsi="Times New Roman" w:cs="Times New Roman"/>
            <w:sz w:val="24"/>
            <w:szCs w:val="24"/>
          </w:rPr>
          <w:delText xml:space="preserve">CDCR </w:delText>
        </w:r>
      </w:del>
      <w:r w:rsidRPr="008A0303">
        <w:rPr>
          <w:rFonts w:ascii="Times New Roman" w:hAnsi="Times New Roman" w:cs="Times New Roman"/>
          <w:sz w:val="24"/>
          <w:szCs w:val="24"/>
        </w:rPr>
        <w:t>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06672FFD"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workers would be tested during two of their shifts, chosen at random each week). Under a systematic testing strategy, each worker is always tested on the same day(s) of their shift each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del w:id="306" w:author="Fukunaga, Rena (CDC/DDPHSIS/CGH/DGHT)" w:date="2021-08-19T11:27:00Z">
        <w:r w:rsidRPr="008A0303" w:rsidDel="00963F4D">
          <w:rPr>
            <w:rFonts w:ascii="Times New Roman" w:hAnsi="Times New Roman" w:cs="Times New Roman"/>
            <w:sz w:val="24"/>
            <w:szCs w:val="24"/>
          </w:rPr>
          <w:delText>work days</w:delText>
        </w:r>
      </w:del>
      <w:ins w:id="307" w:author="Fukunaga, Rena (CDC/DDPHSIS/CGH/DGHT)" w:date="2021-08-19T11:27:00Z">
        <w:r w:rsidR="00963F4D" w:rsidRPr="008A0303">
          <w:rPr>
            <w:rFonts w:ascii="Times New Roman" w:hAnsi="Times New Roman" w:cs="Times New Roman"/>
            <w:sz w:val="24"/>
            <w:szCs w:val="24"/>
          </w:rPr>
          <w:t>workdays</w:t>
        </w:r>
      </w:ins>
      <w:r w:rsidRPr="008A0303">
        <w:rPr>
          <w:rFonts w:ascii="Times New Roman" w:hAnsi="Times New Roman" w:cs="Times New Roman"/>
          <w:sz w:val="24"/>
          <w:szCs w:val="24"/>
        </w:rPr>
        <w:t xml:space="preserve"> in a week.</w:t>
      </w:r>
    </w:p>
    <w:p w14:paraId="4DF2DD64" w14:textId="76BBD0E0"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We assume all tests conducted when </w:t>
      </w:r>
      <m:oMath>
        <m:sSub>
          <m:sSubPr>
            <m:ctrlPr>
              <w:ins w:id="308" w:author="Hoover, Christopher M" w:date="2021-08-19T12:39:00Z">
                <w:rPr>
                  <w:rFonts w:ascii="Cambria Math" w:hAnsi="Cambria Math" w:cs="Times New Roman"/>
                  <w:sz w:val="24"/>
                  <w:szCs w:val="24"/>
                </w:rPr>
              </w:ins>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Pr="008A0303">
        <w:rPr>
          <w:rFonts w:ascii="Times New Roman" w:hAnsi="Times New Roman" w:cs="Times New Roman"/>
          <w:sz w:val="24"/>
          <w:szCs w:val="24"/>
        </w:rPr>
        <w:t xml:space="preserve"> return a positive result</w:t>
      </w:r>
      <w:ins w:id="309" w:author="Hoover, Christopher M" w:date="2021-08-19T10:50:00Z">
        <w:r w:rsidR="00B34B40">
          <w:rPr>
            <w:rFonts w:ascii="Times New Roman" w:hAnsi="Times New Roman" w:cs="Times New Roman"/>
            <w:sz w:val="24"/>
            <w:szCs w:val="24"/>
          </w:rPr>
          <w:t xml:space="preserve"> </w:t>
        </w:r>
      </w:ins>
      <w:r w:rsidR="00B34B40">
        <w:rPr>
          <w:rFonts w:ascii="Times New Roman" w:hAnsi="Times New Roman" w:cs="Times New Roman"/>
          <w:sz w:val="24"/>
          <w:szCs w:val="24"/>
        </w:rPr>
        <w:fldChar w:fldCharType="begin"/>
      </w:r>
      <w:r w:rsidR="00B34B40">
        <w:rPr>
          <w:rFonts w:ascii="Times New Roman" w:hAnsi="Times New Roman" w:cs="Times New Roman"/>
          <w:sz w:val="24"/>
          <w:szCs w:val="24"/>
        </w:rPr>
        <w:instrText xml:space="preserve"> ADDIN ZOTERO_ITEM CSL_CITATION {"citationID":"hNfhKvyI","properties":{"formattedCitation":"(24\\uc0\\u8211{}26)","plainCitation":"(24–26)","noteIndex":0},"citationItems":[{"id":545,"uris":["http://zotero.org/users/3463997/items/JIKUVMKD"],"uri":["http://zotero.org/users/3463997/items/JIKUVMKD"],"itemData":{"id":545,"type":"article-journal","abstract":"We evaluated the performance of the Abbott BinaxNOW rapid antigen test for coronavirus disease 2019 (Binax-CoV2) to detect virus among persons, regardless of symptoms, at a public plaza site of ongoing community transmission. Titration with cultured severe acute respiratory syndrome coronavirus 2 yielded a human observable threshold between 1.6 × 104-4.3 × 104 viral RNA copies (cycle threshold [Ct], 30.3–28.8). Among 878 subjects tested, 3% (26 of 878) were positive by reverse-transcription polymerase chain reaction, of whom 15 of 26 had a Ct &amp;lt;30, indicating high viral load; of these, 40% (6 of 15) were asymptomatic. Using this Ct threshold (&amp;lt;30) for Binax-CoV2 evaluation, the sensitivity of Binax-CoV2 was 93.3% (95% confidence interval, 68.1%–99.8%) (14 of 15) and the specificity was 99.9% (99.4%–99.9%) (855 of 856).","container-title":"The Journal of Infectious Diseases","DOI":"10.1093/infdis/jiaa802","ISSN":"0022-1899","issue":"7","journalAbbreviation":"The Journal of Infectious Diseases","page":"1139-1144","source":"Silverchair","title":"Performance Characteristics of a Rapid Severe Acute Respiratory Syndrome Coronavirus 2 Antigen Detection Assay at a Public Plaza Testing Site in San Francisco","volume":"223","author":[{"family":"Pilarowski","given":"Genay"},{"family":"Lebel","given":"Paul"},{"family":"Sunshine","given":"Sara"},{"family":"Liu","given":"Jamin"},{"family":"Crawford","given":"Emily"},{"family":"Marquez","given":"Carina"},{"family":"Rubio","given":"Luis"},{"family":"Chamie","given":"Gabriel"},{"family":"Martinez","given":"Jackie"},{"family":"Peng","given":"James"},{"family":"Black","given":"Douglas"},{"family":"Wu","given":"Wesley"},{"family":"Pak","given":"John"},{"family":"Laurie","given":"Matthew T"},{"family":"Jones","given":"Diane"},{"family":"Miller","given":"Steve"},{"family":"Jacobo","given":"Jon"},{"family":"Rojas","given":"Susana"},{"family":"Rojas","given":"Susy"},{"family":"Nakamura","given":"Robert"},{"family":"Tulier-Laiwa","given":"Valerie"},{"family":"Petersen","given":"Maya"},{"family":"Havlir","given":"Diane V"},{"family":"DeRisi","given":"Joseph"},{"literal":"The CLIAHUB Consortium"}],"issued":{"date-parts":[["2021",4,1]]}},"label":"page"},{"id":542,"uris":["http://zotero.org/users/3463997/items/SMPE2SMU"],"uri":["http://zotero.org/users/3463997/items/SMPE2SMU"],"itemData":{"id":542,"type":"article-journal","abstract":"Among 3302 persons tested for severe acute respiratory syndrome coronavirus 2 (SARS-CoV-2) by BinaxNOWTM and reverse transcription polymerase chain reaction (RT-PCR) in a community setting, rapid assay sensitivity was 100%/98.5%/89% using RT-PCR cycle thresholds of 30, 35, and no threshold. The specificity was 99.9%. Performance was high across ages and those with and without symptoms. Rapid resulting permitted immediate public health action.","container-title":"Clinical Infectious Diseases","DOI":"10.1093/cid/ciaa1890","ISSN":"1058-4838","issue":"ciaa1890","journalAbbreviation":"Clinical Infectious Diseases","source":"Silverchair","title":"Field Performance and Public Health Response Using the BinaxNOWTM Rapid Severe Acute Respiratory Syndrome Coronavirus 2 (SARS-CoV-2) Antigen Detection Assay During Community-Based Testing","URL":"https://doi.org/10.1093/cid/ciaa1890","author":[{"family":"Pilarowski","given":"Genay"},{"family":"Marquez","given":"Carina"},{"family":"Rubio","given":"Luis"},{"family":"Peng","given":"James"},{"family":"Martinez","given":"Jackie"},{"family":"Black","given":"Douglas"},{"family":"Chamie","given":"Gabriel"},{"family":"Jones","given":"Diane"},{"family":"Jacobo","given":"Jon"},{"family":"Tulier-Laiwa","given":"Valerie"},{"family":"Rojas","given":"Susana"},{"family":"Rojas","given":"Susy"},{"family":"Cox","given":"Chesa"},{"family":"Nakamura","given":"Robert"},{"family":"Petersen","given":"Maya"},{"family":"DeRisi","given":"Joseph"},{"family":"Havlir","given":"Diane V"}],"accessed":{"date-parts":[["2021",7,14]]},"issued":{"date-parts":[["2020",12,26]]}},"label":"page"},{"id":599,"uris":["http://zotero.org/users/3463997/items/6YEC79VW"],"uri":["http://zotero.org/users/3463997/items/6YEC79VW"],"itemData":{"id":599,"type":"article-journal","abstract":"While there has been significant progress in the development of rapid COVID-19 diagnostics, as the pandemic unfolds, new challenges have emerged, including whether these technologies can reliably detect the more infectious variants of concern and be viably deployed in non-clinical settings as “self-tests”. Multidisciplinary evaluation of the Abbott BinaxNOW COVID-19 Ag Card (BinaxNOW, a widely used rapid antigen test, included limit of detection, variant detection, test performance across different age-groups, and usability with self/caregiver-administration. While BinaxNOW detected the highly infectious variants, B.1.1.7 (Alpha) first identified in the UK, B.1.351 (Beta) first identified in South Africa, P.1 (Gamma) first identified in Brazil, B.1.617.2 (Delta) first identified in India and B.1.2, a non-VOC, test sensitivity decreased with decreasing viral loads. Moreover, BinaxNOW sensitivity trended lower when devices were performed by patients/caregivers themselves compared to trained clinical staff, despite universally high usability assessments following self/caregiver-administration among different age groups. Overall, these data indicate that while BinaxNOW accurately detects the new viral variants, as rapid COVID-19 tests enter the home, their already lower sensitivities compared to RT-PCR may decrease even more due to user error.","container-title":"Scientific Reports","DOI":"10.1038/s41598-021-94055-1","ISSN":"2045-2322","issue":"1","journalAbbreviation":"Sci Rep","language":"en","note":"Bandiera_abtest: a\nCc_license_type: cc_by\nCg_type: Nature Research Journals\nnumber: 1\nPrimary_atype: Research\npublisher: Nature Publishing Group\nSubject_term: Infectious diseases;Viral infection\nSubject_term_id: infectious-diseases;viral-infection","page":"14604","source":"www.nature.com","title":"Multidisciplinary assessment of the Abbott BinaxNOW SARS-CoV-2 point-of-care antigen test in the context of emerging viral variants and self-administration","volume":"11","author":[{"family":"Frediani","given":"Jennifer K."},{"family":"Levy","given":"Joshua M."},{"family":"Rao","given":"Anuradha"},{"family":"Bassit","given":"Leda"},{"family":"Figueroa","given":"Janet"},{"family":"Vos","given":"Miriam B."},{"family":"Wood","given":"Anna"},{"family":"Jerris","given":"Robert"},{"literal":"Van Leung-Pineda"},{"family":"Gonzalez","given":"Mark D."},{"family":"Rogers","given":"Beverly B."},{"family":"Mavigner","given":"Maud"},{"family":"Schinazi","given":"Raymond F."},{"family":"Schoof","given":"Nils"},{"family":"Waggoner","given":"Jesse J."},{"family":"Kempker","given":"Russell R."},{"family":"Rebolledo","given":"Paulina A."},{"family":"O’Neal","given":"Jared W."},{"family":"Stone","given":"Cheryl"},{"family":"Chahroudi","given":"Ann"},{"family":"Morris","given":"Claudia R."},{"family":"Suessmith","given":"Allie"},{"family":"Sullivan","given":"Julie"},{"family":"Farmer","given":"Sarah"},{"family":"Foster","given":"Amanda"},{"family":"Roback","given":"John D."},{"family":"Ramachandra","given":"Thanuja"},{"family":"Washington","given":"CaDeidre"},{"family":"Le","given":"Kristie"},{"family":"Cordero","given":"Maria C."},{"family":"Esper","given":"Annette"},{"family":"Nehl","given":"Eric J."},{"family":"Wang","given":"Yun F."},{"family":"Tyburski","given":"Erika A."},{"family":"Martin","given":"Greg S."},{"family":"Lam","given":"Wilbur A."}],"issued":{"date-parts":[["2021",7,16]]}},"label":"page"}],"schema":"https://github.com/citation-style-language/schema/raw/master/csl-citation.json"} </w:instrText>
      </w:r>
      <w:r w:rsidR="00B34B40">
        <w:rPr>
          <w:rFonts w:ascii="Times New Roman" w:hAnsi="Times New Roman" w:cs="Times New Roman"/>
          <w:sz w:val="24"/>
          <w:szCs w:val="24"/>
        </w:rPr>
        <w:fldChar w:fldCharType="separate"/>
      </w:r>
      <w:r w:rsidR="00B34B40" w:rsidRPr="00B34B40">
        <w:rPr>
          <w:rFonts w:ascii="Times New Roman" w:hAnsi="Times New Roman" w:cs="Times New Roman"/>
          <w:sz w:val="24"/>
        </w:rPr>
        <w:t>(24–26)</w:t>
      </w:r>
      <w:r w:rsidR="00B34B40">
        <w:rPr>
          <w:rFonts w:ascii="Times New Roman" w:hAnsi="Times New Roman" w:cs="Times New Roman"/>
          <w:sz w:val="24"/>
          <w:szCs w:val="24"/>
        </w:rPr>
        <w:fldChar w:fldCharType="end"/>
      </w:r>
      <w:r w:rsidRPr="008A0303">
        <w:rPr>
          <w:rFonts w:ascii="Times New Roman" w:hAnsi="Times New Roman" w:cs="Times New Roman"/>
          <w:sz w:val="24"/>
          <w:szCs w:val="24"/>
        </w:rPr>
        <w:t xml:space="preserve">. The total number of tests conducted in each simulation is recorded as: </w:t>
      </w:r>
      <m:oMath>
        <m:sSubSup>
          <m:sSubSupPr>
            <m:ctrlPr>
              <w:ins w:id="310"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ins w:id="311" w:author="Hoover, Christopher M" w:date="2021-08-19T12:39:00Z">
                <w:rPr>
                  <w:rFonts w:ascii="Cambria Math" w:hAnsi="Cambria Math" w:cs="Times New Roman"/>
                  <w:sz w:val="24"/>
                  <w:szCs w:val="24"/>
                </w:rPr>
              </w:ins>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ins w:id="312" w:author="Hoover, Christopher M" w:date="2021-08-19T12:39:00Z">
                    <w:rPr>
                      <w:rFonts w:ascii="Cambria Math" w:hAnsi="Cambria Math" w:cs="Times New Roman"/>
                      <w:sz w:val="24"/>
                      <w:szCs w:val="24"/>
                    </w:rPr>
                  </w:ins>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ins w:id="313" w:author="Hoover, Christopher M" w:date="2021-08-19T12:39:00Z">
                    <w:rPr>
                      <w:rFonts w:ascii="Cambria Math" w:hAnsi="Cambria Math" w:cs="Times New Roman"/>
                      <w:sz w:val="24"/>
                      <w:szCs w:val="24"/>
                    </w:rPr>
                  </w:ins>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n</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ins w:id="314" w:author="Hoover, Christopher M" w:date="2021-08-19T12:39:00Z">
                <w:rPr>
                  <w:rFonts w:ascii="Cambria Math" w:hAnsi="Cambria Math" w:cs="Times New Roman"/>
                  <w:sz w:val="24"/>
                  <w:szCs w:val="24"/>
                </w:rPr>
              </w:ins>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8A0303">
        <w:rPr>
          <w:rFonts w:ascii="Times New Roman" w:hAnsi="Times New Roman" w:cs="Times New Roman"/>
          <w:sz w:val="24"/>
          <w:szCs w:val="24"/>
        </w:rPr>
        <w:t xml:space="preserve">. Combined with the expected number of cases in the simulation, we estimate the incremental test effectiveness ratio (ITER) as: </w:t>
      </w:r>
      <m:oMath>
        <m:r>
          <m:rPr>
            <m:sty m:val="p"/>
          </m:rPr>
          <w:rPr>
            <w:rFonts w:ascii="Cambria Math" w:hAnsi="Cambria Math" w:cs="Times New Roman"/>
            <w:sz w:val="24"/>
            <w:szCs w:val="24"/>
          </w:rPr>
          <m:t>ITER=</m:t>
        </m:r>
        <m:f>
          <m:fPr>
            <m:ctrlPr>
              <w:ins w:id="315" w:author="Hoover, Christopher M" w:date="2021-08-19T12:39:00Z">
                <w:rPr>
                  <w:rFonts w:ascii="Cambria Math" w:hAnsi="Cambria Math" w:cs="Times New Roman"/>
                  <w:sz w:val="24"/>
                  <w:szCs w:val="24"/>
                </w:rPr>
              </w:ins>
            </m:ctrlPr>
          </m:fPr>
          <m:num>
            <m:sSubSup>
              <m:sSubSupPr>
                <m:ctrlPr>
                  <w:ins w:id="316"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ins w:id="317"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ins w:id="318"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ins w:id="319"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w:t>
      </w:r>
      <w:r w:rsidRPr="008A0303">
        <w:rPr>
          <w:rFonts w:ascii="Times New Roman" w:hAnsi="Times New Roman" w:cs="Times New Roman"/>
          <w:sz w:val="24"/>
          <w:szCs w:val="24"/>
        </w:rPr>
        <w:lastRenderedPageBreak/>
        <w:t>reference scenario with no testing. The ITER can be interpreted as the number of tests needed to prevent one infection in the simulation scenario being evaluated.</w:t>
      </w:r>
    </w:p>
    <w:p w14:paraId="6BBE39AA" w14:textId="2CC92AEE" w:rsidR="00603C0F" w:rsidRPr="00603C0F" w:rsidRDefault="00603C0F" w:rsidP="008A0303">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te4jgDsI","properties":{"formattedCitation":"(24)","plainCitation":"(24)","dontUpdate":true,"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ins w:id="320" w:author="Fukunaga, Rena (CDC/DDPHSIS/CGH/DGHT)" w:date="2021-08-19T12:21:00Z">
        <w:r w:rsidR="00D3500D">
          <w:rPr>
            <w:rFonts w:ascii="Times New Roman" w:hAnsi="Times New Roman" w:cs="Times New Roman"/>
            <w:noProof/>
            <w:sz w:val="24"/>
            <w:szCs w:val="24"/>
          </w:rPr>
          <w:t>7</w:t>
        </w:r>
      </w:ins>
      <w:del w:id="321" w:author="Fukunaga, Rena (CDC/DDPHSIS/CGH/DGHT)" w:date="2021-08-19T12:21:00Z">
        <w:r w:rsidDel="00D3500D">
          <w:rPr>
            <w:rFonts w:ascii="Times New Roman" w:hAnsi="Times New Roman" w:cs="Times New Roman"/>
            <w:noProof/>
            <w:sz w:val="24"/>
            <w:szCs w:val="24"/>
          </w:rPr>
          <w:delText>4</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xQjgRB9N","properties":{"formattedCitation":"(25)","plainCitation":"(25)","dontUpdate":true,"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ins w:id="322" w:author="Fukunaga, Rena (CDC/DDPHSIS/CGH/DGHT)" w:date="2021-08-19T12:21:00Z">
        <w:r w:rsidR="00D3500D">
          <w:rPr>
            <w:rFonts w:ascii="Times New Roman" w:hAnsi="Times New Roman" w:cs="Times New Roman"/>
            <w:noProof/>
            <w:sz w:val="24"/>
            <w:szCs w:val="24"/>
          </w:rPr>
          <w:t>8</w:t>
        </w:r>
      </w:ins>
      <w:del w:id="323" w:author="Fukunaga, Rena (CDC/DDPHSIS/CGH/DGHT)" w:date="2021-08-19T12:21:00Z">
        <w:r w:rsidDel="00D3500D">
          <w:rPr>
            <w:rFonts w:ascii="Times New Roman" w:hAnsi="Times New Roman" w:cs="Times New Roman"/>
            <w:noProof/>
            <w:sz w:val="24"/>
            <w:szCs w:val="24"/>
          </w:rPr>
          <w:delText>5</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1NPlbAW7","properties":{"formattedCitation":"(26)","plainCitation":"(26)","dontUpdate":true,"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w:t>
      </w:r>
      <w:ins w:id="324" w:author="Fukunaga, Rena (CDC/DDPHSIS/CGH/DGHT)" w:date="2021-08-19T12:21:00Z">
        <w:r w:rsidR="00D3500D">
          <w:rPr>
            <w:rFonts w:ascii="Times New Roman" w:hAnsi="Times New Roman" w:cs="Times New Roman"/>
            <w:noProof/>
            <w:sz w:val="24"/>
            <w:szCs w:val="24"/>
          </w:rPr>
          <w:t>9</w:t>
        </w:r>
      </w:ins>
      <w:del w:id="325" w:author="Fukunaga, Rena (CDC/DDPHSIS/CGH/DGHT)" w:date="2021-08-19T12:21:00Z">
        <w:r w:rsidDel="00D3500D">
          <w:rPr>
            <w:rFonts w:ascii="Times New Roman" w:hAnsi="Times New Roman" w:cs="Times New Roman"/>
            <w:noProof/>
            <w:sz w:val="24"/>
            <w:szCs w:val="24"/>
          </w:rPr>
          <w:delText>6</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w5HtuWNj","properties":{"formattedCitation":"(27)","plainCitation":"(27)","dontUpdate":true,"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w:t>
      </w:r>
      <w:ins w:id="326" w:author="Fukunaga, Rena (CDC/DDPHSIS/CGH/DGHT)" w:date="2021-08-19T12:22:00Z">
        <w:r w:rsidR="00D3500D">
          <w:rPr>
            <w:rFonts w:ascii="Times New Roman" w:hAnsi="Times New Roman" w:cs="Times New Roman"/>
            <w:noProof/>
            <w:sz w:val="24"/>
            <w:szCs w:val="24"/>
          </w:rPr>
          <w:t>30</w:t>
        </w:r>
      </w:ins>
      <w:del w:id="327" w:author="Fukunaga, Rena (CDC/DDPHSIS/CGH/DGHT)" w:date="2021-08-19T12:21:00Z">
        <w:r w:rsidDel="00D3500D">
          <w:rPr>
            <w:rFonts w:ascii="Times New Roman" w:hAnsi="Times New Roman" w:cs="Times New Roman"/>
            <w:noProof/>
            <w:sz w:val="24"/>
            <w:szCs w:val="24"/>
          </w:rPr>
          <w:delText>27</w:delText>
        </w:r>
      </w:del>
      <w:r>
        <w:rPr>
          <w:rFonts w:ascii="Times New Roman" w:hAnsi="Times New Roman" w:cs="Times New Roman"/>
          <w:noProof/>
          <w:sz w:val="24"/>
          <w:szCs w:val="24"/>
        </w:rPr>
        <w:t>)</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ins w:id="328" w:author="Hoover, Christopher M" w:date="2021-08-19T11:21:00Z">
        <w:r w:rsidR="00414EBD">
          <w:rPr>
            <w:rFonts w:ascii="Times New Roman" w:hAnsi="Times New Roman" w:cs="Times New Roman"/>
            <w:sz w:val="24"/>
            <w:szCs w:val="24"/>
          </w:rPr>
          <w:fldChar w:fldCharType="begin"/>
        </w:r>
        <w:r w:rsidR="00414EBD">
          <w:rPr>
            <w:rFonts w:ascii="Times New Roman" w:hAnsi="Times New Roman" w:cs="Times New Roman"/>
            <w:sz w:val="24"/>
            <w:szCs w:val="24"/>
          </w:rPr>
          <w:instrText xml:space="preserve"> HYPERLINK "</w:instrText>
        </w:r>
      </w:ins>
      <w:r w:rsidR="00414EBD" w:rsidRPr="00414EBD">
        <w:rPr>
          <w:rPrChange w:id="329" w:author="Hoover, Christopher M" w:date="2021-08-19T11:21:00Z">
            <w:rPr>
              <w:rStyle w:val="Hyperlink"/>
              <w:rFonts w:ascii="Times New Roman" w:hAnsi="Times New Roman" w:cs="Times New Roman"/>
              <w:sz w:val="24"/>
              <w:szCs w:val="24"/>
            </w:rPr>
          </w:rPrChange>
        </w:rPr>
        <w:instrText>https://github.com/cmhoove14/</w:instrText>
      </w:r>
      <w:ins w:id="330" w:author="Hoover, Christopher M" w:date="2021-08-19T11:20:00Z">
        <w:r w:rsidR="00414EBD" w:rsidRPr="00414EBD">
          <w:rPr>
            <w:rPrChange w:id="331" w:author="Hoover, Christopher M" w:date="2021-08-19T11:21:00Z">
              <w:rPr>
                <w:rStyle w:val="Hyperlink"/>
                <w:rFonts w:ascii="Times New Roman" w:hAnsi="Times New Roman" w:cs="Times New Roman"/>
                <w:sz w:val="24"/>
                <w:szCs w:val="24"/>
              </w:rPr>
            </w:rPrChange>
          </w:rPr>
          <w:instrText>Congregate</w:instrText>
        </w:r>
      </w:ins>
      <w:r w:rsidR="00414EBD" w:rsidRPr="00414EBD">
        <w:rPr>
          <w:rPrChange w:id="332" w:author="Hoover, Christopher M" w:date="2021-08-19T11:21:00Z">
            <w:rPr>
              <w:rStyle w:val="Hyperlink"/>
              <w:rFonts w:ascii="Times New Roman" w:hAnsi="Times New Roman" w:cs="Times New Roman"/>
              <w:sz w:val="24"/>
              <w:szCs w:val="24"/>
            </w:rPr>
          </w:rPrChange>
        </w:rPr>
        <w:instrText>-Staff-Testing</w:instrText>
      </w:r>
      <w:ins w:id="333" w:author="Hoover, Christopher M" w:date="2021-08-19T11:21:00Z">
        <w:r w:rsidR="00414EBD">
          <w:rPr>
            <w:rFonts w:ascii="Times New Roman" w:hAnsi="Times New Roman" w:cs="Times New Roman"/>
            <w:sz w:val="24"/>
            <w:szCs w:val="24"/>
          </w:rPr>
          <w:instrText xml:space="preserve">" </w:instrText>
        </w:r>
        <w:r w:rsidR="00414EBD">
          <w:rPr>
            <w:rFonts w:ascii="Times New Roman" w:hAnsi="Times New Roman" w:cs="Times New Roman"/>
            <w:sz w:val="24"/>
            <w:szCs w:val="24"/>
          </w:rPr>
          <w:fldChar w:fldCharType="separate"/>
        </w:r>
      </w:ins>
      <w:r w:rsidR="00414EBD" w:rsidRPr="00414EBD">
        <w:rPr>
          <w:rStyle w:val="Hyperlink"/>
          <w:rFonts w:ascii="Times New Roman" w:hAnsi="Times New Roman" w:cs="Times New Roman"/>
          <w:sz w:val="24"/>
          <w:szCs w:val="24"/>
        </w:rPr>
        <w:t>https://github.com/cmhoove14/</w:t>
      </w:r>
      <w:del w:id="334" w:author="Hoover, Christopher M" w:date="2021-08-19T11:20:00Z">
        <w:r w:rsidR="00414EBD" w:rsidRPr="00414EBD" w:rsidDel="00414EBD">
          <w:rPr>
            <w:rStyle w:val="Hyperlink"/>
            <w:rFonts w:ascii="Times New Roman" w:hAnsi="Times New Roman" w:cs="Times New Roman"/>
            <w:sz w:val="24"/>
            <w:szCs w:val="24"/>
          </w:rPr>
          <w:delText>CDCR</w:delText>
        </w:r>
      </w:del>
      <w:ins w:id="335" w:author="Hoover, Christopher M" w:date="2021-08-19T11:20:00Z">
        <w:r w:rsidR="00414EBD" w:rsidRPr="00414EBD">
          <w:rPr>
            <w:rStyle w:val="Hyperlink"/>
            <w:rFonts w:ascii="Times New Roman" w:hAnsi="Times New Roman" w:cs="Times New Roman"/>
            <w:sz w:val="24"/>
            <w:szCs w:val="24"/>
          </w:rPr>
          <w:t>Congregate</w:t>
        </w:r>
      </w:ins>
      <w:r w:rsidR="00414EBD" w:rsidRPr="00414EBD">
        <w:rPr>
          <w:rStyle w:val="Hyperlink"/>
          <w:rFonts w:ascii="Times New Roman" w:hAnsi="Times New Roman" w:cs="Times New Roman"/>
          <w:sz w:val="24"/>
          <w:szCs w:val="24"/>
        </w:rPr>
        <w:t>-Staff-Testing</w:t>
      </w:r>
      <w:ins w:id="336" w:author="Hoover, Christopher M" w:date="2021-08-19T11:21:00Z">
        <w:r w:rsidR="00414EBD">
          <w:rPr>
            <w:rFonts w:ascii="Times New Roman" w:hAnsi="Times New Roman" w:cs="Times New Roman"/>
            <w:sz w:val="24"/>
            <w:szCs w:val="24"/>
          </w:rPr>
          <w:fldChar w:fldCharType="end"/>
        </w:r>
      </w:ins>
      <w:r w:rsidRPr="000B3CAB">
        <w:rPr>
          <w:rFonts w:ascii="Times New Roman" w:hAnsi="Times New Roman" w:cs="Times New Roman"/>
          <w:sz w:val="24"/>
          <w:szCs w:val="24"/>
        </w:rPr>
        <w:t>.</w:t>
      </w:r>
      <w:bookmarkEnd w:id="260"/>
      <w:bookmarkEnd w:id="303"/>
    </w:p>
    <w:bookmarkEnd w:id="97"/>
    <w:p w14:paraId="3607333F" w14:textId="6013799C" w:rsidR="00414EBD" w:rsidRDefault="00603C0F" w:rsidP="00603C0F">
      <w:pPr>
        <w:pStyle w:val="Heading2"/>
        <w:spacing w:line="480" w:lineRule="auto"/>
        <w:rPr>
          <w:ins w:id="337" w:author="Hoover, Christopher M" w:date="2021-08-19T11:21:00Z"/>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w:t>
      </w:r>
      <w:del w:id="338" w:author="Hoover, Christopher M" w:date="2021-08-19T12:47:00Z">
        <w:r w:rsidR="00AF04E2" w:rsidDel="00D23B03">
          <w:rPr>
            <w:rFonts w:ascii="Times New Roman" w:eastAsia="Times New Roman" w:hAnsi="Times New Roman" w:cs="Times New Roman"/>
            <w:szCs w:val="24"/>
          </w:rPr>
          <w:delText xml:space="preserve">640 </w:delText>
        </w:r>
      </w:del>
      <w:ins w:id="339" w:author="Hoover, Christopher M" w:date="2021-08-19T12:47:00Z">
        <w:r w:rsidR="00D23B03">
          <w:rPr>
            <w:rFonts w:ascii="Times New Roman" w:eastAsia="Times New Roman" w:hAnsi="Times New Roman" w:cs="Times New Roman"/>
            <w:szCs w:val="24"/>
          </w:rPr>
          <w:t>626</w:t>
        </w:r>
        <w:r w:rsidR="00D23B03">
          <w:rPr>
            <w:rFonts w:ascii="Times New Roman" w:eastAsia="Times New Roman" w:hAnsi="Times New Roman" w:cs="Times New Roman"/>
            <w:szCs w:val="24"/>
          </w:rPr>
          <w:t xml:space="preserve"> </w:t>
        </w:r>
      </w:ins>
      <w:r w:rsidR="00AF04E2">
        <w:rPr>
          <w:rFonts w:ascii="Times New Roman" w:eastAsia="Times New Roman" w:hAnsi="Times New Roman" w:cs="Times New Roman"/>
          <w:szCs w:val="24"/>
        </w:rPr>
        <w:t>words)</w:t>
      </w:r>
    </w:p>
    <w:p w14:paraId="2C43CEA7" w14:textId="4708C1FF" w:rsidR="00603C0F" w:rsidDel="00414EBD" w:rsidRDefault="00414EBD" w:rsidP="000B3CAB">
      <w:pPr>
        <w:pStyle w:val="Heading2"/>
        <w:spacing w:line="480" w:lineRule="auto"/>
        <w:rPr>
          <w:del w:id="340" w:author="Hoover, Christopher M" w:date="2021-08-19T11:21:00Z"/>
          <w:rFonts w:ascii="Times New Roman" w:eastAsia="Times New Roman" w:hAnsi="Times New Roman" w:cs="Times New Roman"/>
          <w:szCs w:val="24"/>
        </w:rPr>
      </w:pPr>
      <w:ins w:id="341" w:author="Hoover, Christopher M" w:date="2021-08-19T11:21:00Z">
        <w:r>
          <w:rPr>
            <w:rFonts w:ascii="Times New Roman" w:eastAsia="Times New Roman" w:hAnsi="Times New Roman" w:cs="Times New Roman"/>
            <w:szCs w:val="24"/>
          </w:rPr>
          <w:t>S</w:t>
        </w:r>
      </w:ins>
    </w:p>
    <w:p w14:paraId="26360BD5" w14:textId="37698E1C" w:rsidR="00603C0F" w:rsidRPr="00E14288" w:rsidRDefault="00603C0F" w:rsidP="00603C0F">
      <w:pPr>
        <w:pStyle w:val="Heading2"/>
        <w:spacing w:line="480" w:lineRule="auto"/>
        <w:rPr>
          <w:rFonts w:ascii="Times New Roman" w:eastAsia="Times New Roman" w:hAnsi="Times New Roman" w:cs="Times New Roman"/>
          <w:szCs w:val="24"/>
        </w:rPr>
      </w:pPr>
      <w:del w:id="342" w:author="Hoover, Christopher M" w:date="2021-08-19T11:21:00Z">
        <w:r w:rsidDel="00414EBD">
          <w:rPr>
            <w:rFonts w:ascii="Times New Roman" w:eastAsia="Times New Roman" w:hAnsi="Times New Roman" w:cs="Times New Roman"/>
            <w:szCs w:val="24"/>
          </w:rPr>
          <w:delText>CDCR s</w:delText>
        </w:r>
      </w:del>
      <w:r w:rsidRPr="00E14288">
        <w:rPr>
          <w:rFonts w:ascii="Times New Roman" w:eastAsia="Times New Roman" w:hAnsi="Times New Roman" w:cs="Times New Roman"/>
          <w:szCs w:val="24"/>
        </w:rPr>
        <w:t xml:space="preserve">taff </w:t>
      </w:r>
      <w:r>
        <w:rPr>
          <w:rFonts w:ascii="Times New Roman" w:eastAsia="Times New Roman" w:hAnsi="Times New Roman" w:cs="Times New Roman"/>
          <w:szCs w:val="24"/>
        </w:rPr>
        <w:t xml:space="preserve">working </w:t>
      </w:r>
      <w:r w:rsidRPr="00E14288">
        <w:rPr>
          <w:rFonts w:ascii="Times New Roman" w:eastAsia="Times New Roman" w:hAnsi="Times New Roman" w:cs="Times New Roman"/>
          <w:szCs w:val="24"/>
        </w:rPr>
        <w:t xml:space="preserve">and </w:t>
      </w:r>
      <w:r>
        <w:rPr>
          <w:rFonts w:ascii="Times New Roman" w:eastAsia="Times New Roman" w:hAnsi="Times New Roman" w:cs="Times New Roman"/>
          <w:szCs w:val="24"/>
        </w:rPr>
        <w:t>t</w:t>
      </w:r>
      <w:r w:rsidRPr="00E14288">
        <w:rPr>
          <w:rFonts w:ascii="Times New Roman" w:eastAsia="Times New Roman" w:hAnsi="Times New Roman" w:cs="Times New Roman"/>
          <w:szCs w:val="24"/>
        </w:rPr>
        <w:t>esting schedules</w:t>
      </w:r>
    </w:p>
    <w:p w14:paraId="55F52622" w14:textId="7E7FB321" w:rsidR="00603C0F" w:rsidRDefault="00603C0F" w:rsidP="00603C0F">
      <w:pPr>
        <w:spacing w:line="480" w:lineRule="auto"/>
        <w:ind w:firstLine="720"/>
        <w:rPr>
          <w:rFonts w:ascii="Times New Roman" w:hAnsi="Times New Roman" w:cs="Times New Roman"/>
          <w:sz w:val="24"/>
          <w:szCs w:val="24"/>
        </w:rPr>
      </w:pPr>
      <w:del w:id="343" w:author="Hoover, Christopher M" w:date="2021-08-19T11:22:00Z">
        <w:r w:rsidRPr="00E14288" w:rsidDel="00414EBD">
          <w:rPr>
            <w:rFonts w:ascii="Times New Roman" w:hAnsi="Times New Roman" w:cs="Times New Roman"/>
            <w:sz w:val="24"/>
            <w:szCs w:val="24"/>
          </w:rPr>
          <w:delText xml:space="preserve">CDCR collects extensive operations records including </w:delText>
        </w:r>
        <w:r w:rsidDel="00414EBD">
          <w:rPr>
            <w:rFonts w:ascii="Times New Roman" w:hAnsi="Times New Roman" w:cs="Times New Roman"/>
            <w:sz w:val="24"/>
            <w:szCs w:val="24"/>
          </w:rPr>
          <w:delText>information on custody</w:delText>
        </w:r>
        <w:r w:rsidRPr="00E14288" w:rsidDel="00414EBD">
          <w:rPr>
            <w:rFonts w:ascii="Times New Roman" w:hAnsi="Times New Roman" w:cs="Times New Roman"/>
            <w:sz w:val="24"/>
            <w:szCs w:val="24"/>
          </w:rPr>
          <w:delText xml:space="preserve"> workdays (e.g., Mon-Thurs), work shifts (e.g., morning, evening, night), and SARS-CoV</w:delText>
        </w:r>
      </w:del>
      <w:ins w:id="344" w:author="Zhao, Guixiang (Grace) (CDC/ONDIEH/NCCDPHP)" w:date="2021-08-17T16:30:00Z">
        <w:del w:id="345" w:author="Hoover, Christopher M" w:date="2021-08-19T11:22:00Z">
          <w:r w:rsidR="00177CE8" w:rsidDel="00414EBD">
            <w:rPr>
              <w:rFonts w:ascii="Times New Roman" w:hAnsi="Times New Roman" w:cs="Times New Roman"/>
              <w:sz w:val="24"/>
              <w:szCs w:val="24"/>
            </w:rPr>
            <w:delText>-</w:delText>
          </w:r>
        </w:del>
      </w:ins>
      <w:del w:id="346" w:author="Hoover, Christopher M" w:date="2021-08-19T11:22:00Z">
        <w:r w:rsidRPr="00E14288" w:rsidDel="00414EBD">
          <w:rPr>
            <w:rFonts w:ascii="Times New Roman" w:hAnsi="Times New Roman" w:cs="Times New Roman"/>
            <w:sz w:val="24"/>
            <w:szCs w:val="24"/>
          </w:rPr>
          <w:delText>2 testing schedules. We use this information</w:delText>
        </w:r>
      </w:del>
      <w:del w:id="347" w:author="Hoover, Christopher M" w:date="2021-08-19T12:02:00Z">
        <w:r w:rsidRPr="00E14288" w:rsidDel="008F141A">
          <w:rPr>
            <w:rFonts w:ascii="Times New Roman" w:hAnsi="Times New Roman" w:cs="Times New Roman"/>
            <w:sz w:val="24"/>
            <w:szCs w:val="24"/>
          </w:rPr>
          <w:delText xml:space="preserve"> to generate a realistic representation of staff working schedules in model simulations. </w:delText>
        </w:r>
      </w:del>
      <w:r w:rsidRPr="00E14288">
        <w:rPr>
          <w:rFonts w:ascii="Times New Roman" w:hAnsi="Times New Roman" w:cs="Times New Roman"/>
          <w:sz w:val="24"/>
          <w:szCs w:val="24"/>
        </w:rPr>
        <w:t>Four typical staff work</w:t>
      </w:r>
      <w:ins w:id="348" w:author="Zhao, Guixiang (Grace) (CDC/ONDIEH/NCCDPHP)" w:date="2021-08-17T17:30:00Z">
        <w:r w:rsidR="006E559E">
          <w:rPr>
            <w:rFonts w:ascii="Times New Roman" w:hAnsi="Times New Roman" w:cs="Times New Roman"/>
            <w:sz w:val="24"/>
            <w:szCs w:val="24"/>
          </w:rPr>
          <w:t xml:space="preserve"> </w:t>
        </w:r>
      </w:ins>
      <w:r w:rsidRPr="00E14288">
        <w:rPr>
          <w:rFonts w:ascii="Times New Roman" w:hAnsi="Times New Roman" w:cs="Times New Roman"/>
          <w:sz w:val="24"/>
          <w:szCs w:val="24"/>
        </w:rPr>
        <w:t>week schedules were identified using K-means clustering</w:t>
      </w:r>
      <w:ins w:id="349" w:author="Hoover, Christopher M" w:date="2021-08-19T12:02:00Z">
        <w:r w:rsidR="008F141A">
          <w:rPr>
            <w:rFonts w:ascii="Times New Roman" w:hAnsi="Times New Roman" w:cs="Times New Roman"/>
            <w:sz w:val="24"/>
            <w:szCs w:val="24"/>
          </w:rPr>
          <w:t xml:space="preserve"> from CDCR operations records</w:t>
        </w:r>
      </w:ins>
      <w:r w:rsidRPr="00E14288">
        <w:rPr>
          <w:rFonts w:ascii="Times New Roman" w:hAnsi="Times New Roman" w:cs="Times New Roman"/>
          <w:sz w:val="24"/>
          <w:szCs w:val="24"/>
        </w:rPr>
        <w:t>. Most common was a four-day work</w:t>
      </w:r>
      <w:ins w:id="350" w:author="Zhao, Guixiang (Grace) (CDC/ONDIEH/NCCDPHP)" w:date="2021-08-17T17:30:00Z">
        <w:r w:rsidR="006E559E">
          <w:rPr>
            <w:rFonts w:ascii="Times New Roman" w:hAnsi="Times New Roman" w:cs="Times New Roman"/>
            <w:sz w:val="24"/>
            <w:szCs w:val="24"/>
          </w:rPr>
          <w:t xml:space="preserve"> </w:t>
        </w:r>
      </w:ins>
      <w:r w:rsidRPr="00E14288">
        <w:rPr>
          <w:rFonts w:ascii="Times New Roman" w:hAnsi="Times New Roman" w:cs="Times New Roman"/>
          <w:sz w:val="24"/>
          <w:szCs w:val="24"/>
        </w:rPr>
        <w:t>week in which the staff member worked four consecutive days (e.g., Monday-Thursday), though the first day of the workweek varied across staff (</w:t>
      </w:r>
      <w:commentRangeStart w:id="351"/>
      <w:r w:rsidRPr="00E14288">
        <w:rPr>
          <w:rFonts w:ascii="Times New Roman" w:hAnsi="Times New Roman" w:cs="Times New Roman"/>
          <w:sz w:val="24"/>
          <w:szCs w:val="24"/>
        </w:rPr>
        <w:t xml:space="preserve">Figure </w:t>
      </w:r>
      <w:ins w:id="352" w:author="Hoover, Christopher M" w:date="2021-08-19T10:53:00Z">
        <w:r w:rsidR="00C70171">
          <w:rPr>
            <w:rFonts w:ascii="Times New Roman" w:hAnsi="Times New Roman" w:cs="Times New Roman"/>
            <w:sz w:val="24"/>
            <w:szCs w:val="24"/>
          </w:rPr>
          <w:t>2</w:t>
        </w:r>
      </w:ins>
      <w:del w:id="353" w:author="Hoover, Christopher M" w:date="2021-08-19T10:53:00Z">
        <w:r w:rsidRPr="00E14288" w:rsidDel="00C70171">
          <w:rPr>
            <w:rFonts w:ascii="Times New Roman" w:hAnsi="Times New Roman" w:cs="Times New Roman"/>
            <w:sz w:val="24"/>
            <w:szCs w:val="24"/>
          </w:rPr>
          <w:delText>1</w:delText>
        </w:r>
      </w:del>
      <w:commentRangeEnd w:id="351"/>
      <w:r w:rsidR="005A2D9A">
        <w:rPr>
          <w:rStyle w:val="CommentReference"/>
          <w:rFonts w:ascii="Times New Roman" w:hAnsi="Times New Roman" w:cs="Times New Roman"/>
        </w:rPr>
        <w:commentReference w:id="351"/>
      </w:r>
      <w:r w:rsidRPr="00E14288">
        <w:rPr>
          <w:rFonts w:ascii="Times New Roman" w:hAnsi="Times New Roman" w:cs="Times New Roman"/>
          <w:sz w:val="24"/>
          <w:szCs w:val="24"/>
        </w:rPr>
        <w:t xml:space="preserve">). Work shifts also tended to show consistent patterns. Staff typically worked either the morning, evening, or night shift, though alternating between morning and evening shifts was also common. </w:t>
      </w:r>
      <w:ins w:id="354" w:author="Hoover, Christopher M" w:date="2021-08-19T12:03:00Z">
        <w:r w:rsidR="008F141A">
          <w:rPr>
            <w:rFonts w:ascii="Times New Roman" w:hAnsi="Times New Roman" w:cs="Times New Roman"/>
            <w:sz w:val="24"/>
            <w:szCs w:val="24"/>
          </w:rPr>
          <w:t xml:space="preserve">These work schedules were used to </w:t>
        </w:r>
        <w:r w:rsidR="008F141A" w:rsidRPr="00E14288">
          <w:rPr>
            <w:rFonts w:ascii="Times New Roman" w:hAnsi="Times New Roman" w:cs="Times New Roman"/>
            <w:sz w:val="24"/>
            <w:szCs w:val="24"/>
          </w:rPr>
          <w:t>generate a realistic representation of staff working schedules in model simulations</w:t>
        </w:r>
        <w:r w:rsidR="008F141A">
          <w:rPr>
            <w:rFonts w:ascii="Times New Roman" w:hAnsi="Times New Roman" w:cs="Times New Roman"/>
            <w:sz w:val="24"/>
            <w:szCs w:val="24"/>
          </w:rPr>
          <w:t>.</w:t>
        </w:r>
        <w:r w:rsidR="008F141A" w:rsidRPr="00E14288">
          <w:rPr>
            <w:rFonts w:ascii="Times New Roman" w:hAnsi="Times New Roman" w:cs="Times New Roman"/>
            <w:sz w:val="24"/>
            <w:szCs w:val="24"/>
          </w:rPr>
          <w:t xml:space="preserve"> </w:t>
        </w:r>
      </w:ins>
      <w:r w:rsidRPr="00E14288">
        <w:rPr>
          <w:rFonts w:ascii="Times New Roman" w:hAnsi="Times New Roman" w:cs="Times New Roman"/>
          <w:sz w:val="24"/>
          <w:szCs w:val="24"/>
        </w:rPr>
        <w:t xml:space="preserve">Tests were most often administered on Tuesdays (if the staff had Tuesday in their typical workweek) regardless of whether it was the first day of the staff’s workweek. Testing on Wednesday and Thursday was also common across work schedules. </w:t>
      </w:r>
      <w:commentRangeStart w:id="355"/>
      <w:commentRangeStart w:id="356"/>
      <w:del w:id="357" w:author="Hoover, Christopher M" w:date="2021-08-19T11:22:00Z">
        <w:r w:rsidRPr="00E14288" w:rsidDel="00414EBD">
          <w:rPr>
            <w:rFonts w:ascii="Times New Roman" w:hAnsi="Times New Roman" w:cs="Times New Roman"/>
            <w:sz w:val="24"/>
            <w:szCs w:val="24"/>
          </w:rPr>
          <w:delText>Only 10% of tests were conducted on the first day of a consecutive work period of 4 or more days</w:delText>
        </w:r>
      </w:del>
      <w:commentRangeEnd w:id="355"/>
      <w:r w:rsidR="00414EBD">
        <w:rPr>
          <w:rStyle w:val="CommentReference"/>
          <w:rFonts w:ascii="Times New Roman" w:hAnsi="Times New Roman" w:cs="Times New Roman"/>
        </w:rPr>
        <w:commentReference w:id="355"/>
      </w:r>
      <w:del w:id="358" w:author="Hoover, Christopher M" w:date="2021-08-19T11:22:00Z">
        <w:r w:rsidRPr="00E14288" w:rsidDel="00414EBD">
          <w:rPr>
            <w:rFonts w:ascii="Times New Roman" w:hAnsi="Times New Roman" w:cs="Times New Roman"/>
            <w:sz w:val="24"/>
            <w:szCs w:val="24"/>
          </w:rPr>
          <w:delText xml:space="preserve">. </w:delText>
        </w:r>
      </w:del>
      <w:commentRangeEnd w:id="356"/>
      <w:r w:rsidR="00414EBD">
        <w:rPr>
          <w:rStyle w:val="CommentReference"/>
          <w:rFonts w:ascii="Times New Roman" w:hAnsi="Times New Roman" w:cs="Times New Roman"/>
        </w:rPr>
        <w:commentReference w:id="356"/>
      </w:r>
      <w:r w:rsidRPr="00E14288">
        <w:rPr>
          <w:rFonts w:ascii="Times New Roman" w:hAnsi="Times New Roman" w:cs="Times New Roman"/>
          <w:sz w:val="24"/>
          <w:szCs w:val="24"/>
        </w:rPr>
        <w:t>Test results were usually returned on the same day or the day after specimen collection and almost all test results were received within 2 days of specimen collection.</w:t>
      </w:r>
    </w:p>
    <w:p w14:paraId="75DD689B" w14:textId="3A4E2DA8" w:rsidR="002270DA" w:rsidRDefault="002270DA" w:rsidP="002270DA">
      <w:bookmarkStart w:id="359" w:name="X07f80927fcb37ed2a68e4f6df02e8279cb45b07"/>
      <w:commentRangeStart w:id="360"/>
      <w:r>
        <w:rPr>
          <w:noProof/>
        </w:rPr>
        <w:lastRenderedPageBreak/>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360"/>
      <w:r w:rsidR="008D5CB4">
        <w:rPr>
          <w:rStyle w:val="CommentReference"/>
          <w:rFonts w:ascii="Times New Roman" w:hAnsi="Times New Roman" w:cs="Times New Roman"/>
        </w:rPr>
        <w:commentReference w:id="360"/>
      </w:r>
    </w:p>
    <w:p w14:paraId="3CDBFAB2" w14:textId="0AA8C2FC"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xml:space="preserve">. </w:t>
      </w:r>
      <w:del w:id="361" w:author="Hoover, Christopher M" w:date="2021-08-19T11:38:00Z">
        <w:r w:rsidRPr="00384DDF" w:rsidDel="00A030FB">
          <w:rPr>
            <w:b/>
            <w:bCs/>
          </w:rPr>
          <w:delText xml:space="preserve">California Department of Corrections and Rehabilitation custody </w:delText>
        </w:r>
      </w:del>
      <w:ins w:id="362" w:author="Hoover, Christopher M" w:date="2021-08-19T11:38:00Z">
        <w:r w:rsidR="00A030FB">
          <w:rPr>
            <w:b/>
            <w:bCs/>
          </w:rPr>
          <w:t>S</w:t>
        </w:r>
      </w:ins>
      <w:del w:id="363" w:author="Hoover, Christopher M" w:date="2021-08-19T11:38:00Z">
        <w:r w:rsidRPr="00384DDF" w:rsidDel="00A030FB">
          <w:rPr>
            <w:b/>
            <w:bCs/>
          </w:rPr>
          <w:delText>s</w:delText>
        </w:r>
      </w:del>
      <w:r w:rsidRPr="00384DDF">
        <w:rPr>
          <w:b/>
          <w:bCs/>
        </w:rPr>
        <w:t xml:space="preserve">taff </w:t>
      </w:r>
      <w:ins w:id="364" w:author="Hoover, Christopher M" w:date="2021-08-19T11:38:00Z">
        <w:r w:rsidR="00A030FB">
          <w:rPr>
            <w:b/>
            <w:bCs/>
          </w:rPr>
          <w:t xml:space="preserve">work </w:t>
        </w:r>
      </w:ins>
      <w:r w:rsidRPr="00384DDF">
        <w:rPr>
          <w:b/>
          <w:bCs/>
        </w:rPr>
        <w:t>and testing schedules</w:t>
      </w:r>
      <w:r w:rsidRPr="00384DDF">
        <w:t xml:space="preserve">. </w:t>
      </w:r>
      <w:r w:rsidRPr="00384DDF">
        <w:rPr>
          <w:rFonts w:eastAsia="Times New Roman"/>
          <w:shd w:val="clear" w:color="auto" w:fill="FFFFFF"/>
        </w:rPr>
        <w:t xml:space="preserve">Four typical weekly work schedules (y-axis) were identified among CDCR custody staff. These include a Monday to Thursday workweek (N=5969 staff), </w:t>
      </w:r>
      <w:r w:rsidR="001E5632" w:rsidRPr="00384DDF">
        <w:rPr>
          <w:rFonts w:eastAsia="Times New Roman"/>
          <w:shd w:val="clear" w:color="auto" w:fill="FFFFFF"/>
        </w:rPr>
        <w:t xml:space="preserve">a Tuesday to Saturday workweek (N=9243 staff), </w:t>
      </w:r>
      <w:r w:rsidRPr="00384DDF">
        <w:rPr>
          <w:rFonts w:eastAsia="Times New Roman"/>
          <w:shd w:val="clear" w:color="auto" w:fill="FFFFFF"/>
        </w:rPr>
        <w:t xml:space="preserve">a Thursday to Sunday workweek (N=6180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bookmarkEnd w:id="359"/>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C6C2FAC" w14:textId="55A25D15"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ins w:id="365"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when implementing random vs</w:t>
      </w:r>
      <w:ins w:id="366" w:author="Zhao, Guixiang (Grace) (CDC/ONDIEH/NCCDPHP)" w:date="2021-08-17T16:34:00Z">
        <w:r w:rsidR="00305FEA">
          <w:rPr>
            <w:rFonts w:ascii="Times New Roman" w:hAnsi="Times New Roman" w:cs="Times New Roman"/>
            <w:sz w:val="24"/>
            <w:szCs w:val="24"/>
          </w:rPr>
          <w:t>.</w:t>
        </w:r>
      </w:ins>
      <w:r w:rsidRPr="00EB3BE7">
        <w:rPr>
          <w:rFonts w:ascii="Times New Roman" w:hAnsi="Times New Roman" w:cs="Times New Roman"/>
          <w:sz w:val="24"/>
          <w:szCs w:val="24"/>
        </w:rPr>
        <w:t xml:space="preserve"> systematic testing strategies across testing frequencies, community </w:t>
      </w:r>
      <w:proofErr w:type="spellStart"/>
      <w:r w:rsidRPr="00EB3BE7">
        <w:rPr>
          <w:rFonts w:ascii="Times New Roman" w:hAnsi="Times New Roman" w:cs="Times New Roman"/>
          <w:sz w:val="24"/>
          <w:szCs w:val="24"/>
        </w:rPr>
        <w:t>prevalences</w:t>
      </w:r>
      <w:proofErr w:type="spellEnd"/>
      <w:r w:rsidRPr="00EB3BE7">
        <w:rPr>
          <w:rFonts w:ascii="Times New Roman" w:hAnsi="Times New Roman" w:cs="Times New Roman"/>
          <w:sz w:val="24"/>
          <w:szCs w:val="24"/>
        </w:rPr>
        <w:t xml:space="preserve">,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del w:id="367" w:author="Zhao, Guixiang (Grace) (CDC/ONDIEH/NCCDPHP)" w:date="2021-08-17T16:34:00Z">
        <w:r w:rsidRPr="00EB3BE7" w:rsidDel="00305FEA">
          <w:rPr>
            <w:rFonts w:ascii="Times New Roman" w:hAnsi="Times New Roman" w:cs="Times New Roman"/>
            <w:sz w:val="24"/>
            <w:szCs w:val="24"/>
          </w:rPr>
          <w:delText>one day</w:delText>
        </w:r>
      </w:del>
      <w:ins w:id="368" w:author="Zhao, Guixiang (Grace) (CDC/ONDIEH/NCCDPHP)" w:date="2021-08-17T16:34:00Z">
        <w:r w:rsidR="00305FEA" w:rsidRPr="00EB3BE7">
          <w:rPr>
            <w:rFonts w:ascii="Times New Roman" w:hAnsi="Times New Roman" w:cs="Times New Roman"/>
            <w:sz w:val="24"/>
            <w:szCs w:val="24"/>
          </w:rPr>
          <w:t>one-day</w:t>
        </w:r>
      </w:ins>
      <w:r w:rsidRPr="00EB3BE7">
        <w:rPr>
          <w:rFonts w:ascii="Times New Roman" w:hAnsi="Times New Roman" w:cs="Times New Roman"/>
          <w:sz w:val="24"/>
          <w:szCs w:val="24"/>
        </w:rPr>
        <w:t xml:space="preserve"> delay between test administration and result disclosure. 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EB3BE7">
        <w:rPr>
          <w:rFonts w:ascii="Times New Roman" w:hAnsi="Times New Roman" w:cs="Times New Roman"/>
          <w:sz w:val="24"/>
          <w:szCs w:val="24"/>
        </w:rPr>
        <w:t xml:space="preserve">), </w:t>
      </w:r>
      <w:ins w:id="369" w:author="Hoover, Christopher M" w:date="2021-08-19T11:02:00Z">
        <w:r w:rsidR="00C70171" w:rsidRPr="00C70171">
          <w:rPr>
            <w:rFonts w:ascii="Times New Roman" w:hAnsi="Times New Roman" w:cs="Times New Roman"/>
            <w:sz w:val="24"/>
            <w:szCs w:val="24"/>
          </w:rPr>
          <w:t xml:space="preserve">no testing led to a median </w:t>
        </w:r>
      </w:ins>
      <m:oMath>
        <m:sSubSup>
          <m:sSubSupPr>
            <m:ctrlPr>
              <w:ins w:id="370" w:author="Hoover, Christopher M" w:date="2021-08-19T11:02:00Z">
                <w:rPr>
                  <w:rFonts w:ascii="Cambria Math" w:hAnsi="Cambria Math" w:cs="Times New Roman"/>
                  <w:sz w:val="24"/>
                  <w:szCs w:val="24"/>
                </w:rPr>
              </w:ins>
            </m:ctrlPr>
          </m:sSubSupPr>
          <m:e>
            <m:r>
              <w:ins w:id="371" w:author="Hoover, Christopher M" w:date="2021-08-19T11:02:00Z">
                <m:rPr>
                  <m:scr m:val="script"/>
                  <m:sty m:val="p"/>
                </m:rPr>
                <w:rPr>
                  <w:rFonts w:ascii="Cambria Math" w:hAnsi="Cambria Math" w:cs="Times New Roman"/>
                  <w:sz w:val="24"/>
                  <w:szCs w:val="24"/>
                </w:rPr>
                <m:t>I</m:t>
              </w:ins>
            </m:r>
          </m:e>
          <m:sub>
            <m:r>
              <w:ins w:id="372" w:author="Hoover, Christopher M" w:date="2021-08-19T11:02:00Z">
                <w:rPr>
                  <w:rFonts w:ascii="Cambria Math" w:hAnsi="Cambria Math" w:cs="Times New Roman"/>
                  <w:sz w:val="24"/>
                  <w:szCs w:val="24"/>
                </w:rPr>
                <m:t>sim</m:t>
              </w:ins>
            </m:r>
          </m:sub>
          <m:sup>
            <m:r>
              <w:ins w:id="373" w:author="Hoover, Christopher M" w:date="2021-08-19T11:02:00Z">
                <w:rPr>
                  <w:rFonts w:ascii="Cambria Math" w:hAnsi="Cambria Math" w:cs="Times New Roman"/>
                  <w:sz w:val="24"/>
                  <w:szCs w:val="24"/>
                </w:rPr>
                <m:t>tot</m:t>
              </w:ins>
            </m:r>
          </m:sup>
        </m:sSubSup>
        <m:r>
          <w:ins w:id="374" w:author="Hoover, Christopher M" w:date="2021-08-19T11:02:00Z">
            <m:rPr>
              <m:sty m:val="p"/>
            </m:rPr>
            <w:rPr>
              <w:rFonts w:ascii="Cambria Math" w:hAnsi="Cambria Math" w:cs="Times New Roman"/>
              <w:sz w:val="24"/>
              <w:szCs w:val="24"/>
            </w:rPr>
            <m:t>=</m:t>
          </w:ins>
        </m:r>
      </m:oMath>
      <w:ins w:id="375" w:author="Hoover, Christopher M" w:date="2021-08-19T11:02:00Z">
        <w:r w:rsidR="00C70171" w:rsidRPr="00C70171">
          <w:rPr>
            <w:rFonts w:ascii="Times New Roman" w:hAnsi="Times New Roman" w:cs="Times New Roman"/>
            <w:sz w:val="24"/>
            <w:szCs w:val="24"/>
          </w:rPr>
          <w:t xml:space="preserve"> 512 (IQR 497.93 - 525.83). </w:t>
        </w:r>
      </w:ins>
      <w:del w:id="376" w:author="Hoover, Christopher M" w:date="2021-08-19T11:02:00Z">
        <w:r w:rsidRPr="00EB3BE7" w:rsidDel="00C70171">
          <w:rPr>
            <w:rFonts w:ascii="Times New Roman" w:hAnsi="Times New Roman" w:cs="Times New Roman"/>
            <w:sz w:val="24"/>
            <w:szCs w:val="24"/>
          </w:rPr>
          <w:delText xml:space="preserve">testing </w:delText>
        </w:r>
      </w:del>
      <w:ins w:id="377" w:author="Hoover, Christopher M" w:date="2021-08-19T11:02:00Z">
        <w:r w:rsidR="00C70171">
          <w:rPr>
            <w:rFonts w:ascii="Times New Roman" w:hAnsi="Times New Roman" w:cs="Times New Roman"/>
            <w:sz w:val="24"/>
            <w:szCs w:val="24"/>
          </w:rPr>
          <w:t>T</w:t>
        </w:r>
        <w:r w:rsidR="00C70171" w:rsidRPr="00EB3BE7">
          <w:rPr>
            <w:rFonts w:ascii="Times New Roman" w:hAnsi="Times New Roman" w:cs="Times New Roman"/>
            <w:sz w:val="24"/>
            <w:szCs w:val="24"/>
          </w:rPr>
          <w:t xml:space="preserve">esting </w:t>
        </w:r>
      </w:ins>
      <w:r w:rsidRPr="00EB3BE7">
        <w:rPr>
          <w:rFonts w:ascii="Times New Roman" w:hAnsi="Times New Roman" w:cs="Times New Roman"/>
          <w:sz w:val="24"/>
          <w:szCs w:val="24"/>
        </w:rPr>
        <w:t xml:space="preserve">randomly once per week resulted in a median </w:t>
      </w:r>
      <m:oMath>
        <m:sSubSup>
          <m:sSubSupPr>
            <m:ctrlPr>
              <w:ins w:id="378"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75.4 (IQR 164.13 - 182.85)</w:t>
      </w:r>
      <w:r w:rsidR="00410BFC">
        <w:rPr>
          <w:rFonts w:ascii="Times New Roman" w:hAnsi="Times New Roman" w:cs="Times New Roman"/>
          <w:sz w:val="24"/>
          <w:szCs w:val="24"/>
        </w:rPr>
        <w:t xml:space="preserve"> expected infections</w:t>
      </w:r>
      <w:r w:rsidRPr="00EB3BE7">
        <w:rPr>
          <w:rFonts w:ascii="Times New Roman" w:hAnsi="Times New Roman" w:cs="Times New Roman"/>
          <w:sz w:val="24"/>
          <w:szCs w:val="24"/>
        </w:rPr>
        <w:t xml:space="preserve">, whereas testing systematically on the first day of the work week resulted in </w:t>
      </w:r>
      <m:oMath>
        <m:sSubSup>
          <m:sSubSupPr>
            <m:ctrlPr>
              <w:ins w:id="379"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05.4 (IQR 99.27 - 112.45; Fig 3, right panel in pink). However, systematic </w:t>
      </w:r>
      <w:r w:rsidR="00410BFC">
        <w:rPr>
          <w:rFonts w:ascii="Times New Roman" w:hAnsi="Times New Roman" w:cs="Times New Roman"/>
          <w:sz w:val="24"/>
          <w:szCs w:val="24"/>
        </w:rPr>
        <w:t xml:space="preserve">weekly </w:t>
      </w:r>
      <w:r w:rsidRPr="00EB3BE7">
        <w:rPr>
          <w:rFonts w:ascii="Times New Roman" w:hAnsi="Times New Roman" w:cs="Times New Roman"/>
          <w:sz w:val="24"/>
          <w:szCs w:val="24"/>
        </w:rPr>
        <w:t xml:space="preserve">testing </w:t>
      </w:r>
      <w:r w:rsidR="00410BFC">
        <w:rPr>
          <w:rFonts w:ascii="Times New Roman" w:hAnsi="Times New Roman" w:cs="Times New Roman"/>
          <w:sz w:val="24"/>
          <w:szCs w:val="24"/>
        </w:rPr>
        <w:t>with</w:t>
      </w:r>
      <w:r w:rsidRPr="00EB3BE7">
        <w:rPr>
          <w:rFonts w:ascii="Times New Roman" w:hAnsi="Times New Roman" w:cs="Times New Roman"/>
          <w:sz w:val="24"/>
          <w:szCs w:val="24"/>
        </w:rPr>
        <w:t xml:space="preserve"> a </w:t>
      </w:r>
      <w:r w:rsidR="00410BFC" w:rsidRPr="00EB3BE7">
        <w:rPr>
          <w:rFonts w:ascii="Times New Roman" w:hAnsi="Times New Roman" w:cs="Times New Roman"/>
          <w:sz w:val="24"/>
          <w:szCs w:val="24"/>
        </w:rPr>
        <w:t>one-day</w:t>
      </w:r>
      <w:r w:rsidRPr="00EB3BE7">
        <w:rPr>
          <w:rFonts w:ascii="Times New Roman" w:hAnsi="Times New Roman" w:cs="Times New Roman"/>
          <w:sz w:val="24"/>
          <w:szCs w:val="24"/>
        </w:rPr>
        <w:t xml:space="preserve"> delay leads to </w:t>
      </w:r>
      <m:oMath>
        <m:sSubSup>
          <m:sSubSupPr>
            <m:ctrlPr>
              <w:ins w:id="380"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19.14 (IQR 110.88 - 125.18).</w:t>
      </w:r>
    </w:p>
    <w:p w14:paraId="6D6DAD2D" w14:textId="48FC47B5"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lastRenderedPageBreak/>
        <w:t xml:space="preserve">The horizontal gray line in figure 3 demonstrates a potential threshold number of infections to avoid exceeding at </w:t>
      </w:r>
      <m:oMath>
        <m:sSubSup>
          <m:sSubSupPr>
            <m:ctrlPr>
              <w:ins w:id="381"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m:t>
        </m:r>
      </m:oMath>
      <w:r w:rsidRPr="00EB3BE7">
        <w:rPr>
          <w:rFonts w:ascii="Times New Roman" w:hAnsi="Times New Roman" w:cs="Times New Roman"/>
          <w:sz w:val="24"/>
          <w:szCs w:val="24"/>
        </w:rPr>
        <w:t xml:space="preserve">. This threshold corresponds to an average of 1 transmission event within the simulated facility every ten days. Implementing a systematic–rather than random–testing strategy can be sufficient to prevent </w:t>
      </w:r>
      <m:oMath>
        <m:sSubSup>
          <m:sSubSupPr>
            <m:ctrlPr>
              <w:ins w:id="382" w:author="Hoover, Christopher M" w:date="2021-08-19T12:39:00Z">
                <w:rPr>
                  <w:rFonts w:ascii="Cambria Math" w:hAnsi="Cambria Math" w:cs="Times New Roman"/>
                  <w:sz w:val="24"/>
                  <w:szCs w:val="24"/>
                </w:rPr>
              </w:ins>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compare circles to squares and of the same color inf f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367D3277" w:rsidR="008C1FD0" w:rsidRPr="008C1FD0" w:rsidRDefault="00EB3BE7" w:rsidP="008C1FD0">
      <w:pPr>
        <w:spacing w:after="0" w:line="360" w:lineRule="auto"/>
        <w:jc w:val="both"/>
        <w:rPr>
          <w:rFonts w:eastAsia="Times New Roman" w:cstheme="majorBidi"/>
          <w:b/>
          <w:sz w:val="24"/>
          <w:szCs w:val="26"/>
        </w:rPr>
      </w:pPr>
      <w:r>
        <w:rPr>
          <w:noProof/>
        </w:rPr>
        <w:drawing>
          <wp:inline distT="0" distB="0" distL="0" distR="0" wp14:anchorId="77753603" wp14:editId="66A5F724">
            <wp:extent cx="5334000" cy="4445000"/>
            <wp:effectExtent l="0" t="0" r="0" b="0"/>
            <wp:docPr id="6" name="Picture" descr="Figure 3. Number of infections generated in a facility from model simulations comparing random and systematic testing strategies across transmission scenarios, test frequencies, and test delays. Systematic testing strategies ([squares], [crosses]) prevent more infections than random strategies ([circles], [triangles]) across all transmission scenarios and test frequencies. 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15"/>
                    <a:stretch>
                      <a:fillRect/>
                    </a:stretch>
                  </pic:blipFill>
                  <pic:spPr bwMode="auto">
                    <a:xfrm>
                      <a:off x="0" y="0"/>
                      <a:ext cx="5334000" cy="4445000"/>
                    </a:xfrm>
                    <a:prstGeom prst="rect">
                      <a:avLst/>
                    </a:prstGeom>
                    <a:noFill/>
                    <a:ln w="9525">
                      <a:noFill/>
                      <a:headEnd/>
                      <a:tailEnd/>
                    </a:ln>
                  </pic:spPr>
                </pic:pic>
              </a:graphicData>
            </a:graphic>
          </wp:inline>
        </w:drawing>
      </w:r>
    </w:p>
    <w:p w14:paraId="3DAEFE9A" w14:textId="1BE9F9E0" w:rsidR="00EB3BE7" w:rsidRDefault="00EB3BE7" w:rsidP="00EB3BE7">
      <w:pPr>
        <w:pStyle w:val="Subtitle"/>
      </w:pPr>
      <w:r w:rsidRPr="00EB3BE7">
        <w:rPr>
          <w:b/>
          <w:bCs/>
        </w:rPr>
        <w:t xml:space="preserve">Figure 3. Number of </w:t>
      </w:r>
      <w:r w:rsidR="005A2642">
        <w:rPr>
          <w:b/>
          <w:bCs/>
        </w:rPr>
        <w:t xml:space="preserve">expected </w:t>
      </w:r>
      <w:r w:rsidRPr="00EB3BE7">
        <w:rPr>
          <w:b/>
          <w:bCs/>
        </w:rPr>
        <w:t>infections generated in a facility from model simulations comparing random and systematic testing strategies across transmission scenarios, test frequencies, and test delays</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xml:space="preserve">) across all transmission scenarios </w:t>
      </w:r>
      <w:r>
        <w:lastRenderedPageBreak/>
        <w:t xml:space="preserve">and test frequencies. </w:t>
      </w:r>
      <w:r w:rsidR="005A2642">
        <w:t xml:space="preserve">More infections are expected in transmission scenarios with higher within facility </w:t>
      </w:r>
      <m:oMath>
        <m:r>
          <m:rPr>
            <m:scr m:val="script"/>
          </m:rPr>
          <w:rPr>
            <w:rFonts w:ascii="Cambria Math" w:hAnsi="Cambria Math"/>
          </w:rPr>
          <m:t xml:space="preserve">R </m:t>
        </m:r>
      </m:oMath>
      <w:r w:rsidR="005A2642">
        <w:t xml:space="preserve">and higher community prevalence. </w:t>
      </w:r>
      <w:r>
        <w:t xml:space="preserve">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ins w:id="383" w:author="Hoover, Christopher M" w:date="2021-08-19T12:39:00Z">
                <w:rPr>
                  <w:rFonts w:ascii="Cambria Math" w:hAnsi="Cambria Math"/>
                </w:rPr>
              </w:ins>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ins w:id="384" w:author="Hoover, Christopher M" w:date="2021-08-19T12:39:00Z">
                <w:rPr>
                  <w:rFonts w:ascii="Cambria Math" w:hAnsi="Cambria Math"/>
                </w:rPr>
              </w:ins>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ins w:id="385" w:author="Hoover, Christopher M" w:date="2021-08-19T12:42:00Z">
        <w:r w:rsidR="00506DC3">
          <w:t xml:space="preserve"> run for 180 days</w:t>
        </w:r>
      </w:ins>
      <w:ins w:id="386" w:author="Hoover, Christopher M" w:date="2021-08-19T12:43:00Z">
        <w:r w:rsidR="00506DC3">
          <w:t xml:space="preserve"> among 700 staff</w:t>
        </w:r>
      </w:ins>
      <w:r>
        <w:t>.</w:t>
      </w:r>
    </w:p>
    <w:p w14:paraId="1471FAE8" w14:textId="14586BC9"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w:t>
      </w:r>
      <w:r w:rsidR="00410BFC">
        <w:rPr>
          <w:rFonts w:eastAsia="Times New Roman" w:cs="Times New Roman"/>
          <w:sz w:val="22"/>
          <w:szCs w:val="24"/>
        </w:rPr>
        <w:t>infections in the facility</w:t>
      </w:r>
      <w:r w:rsidRPr="000B3CAB">
        <w:rPr>
          <w:rFonts w:eastAsia="Times New Roman" w:cs="Times New Roman"/>
          <w:sz w:val="22"/>
          <w:szCs w:val="24"/>
        </w:rPr>
        <w:t xml:space="preserve">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w:t>
      </w:r>
      <w:r w:rsidR="00410BFC">
        <w:rPr>
          <w:rFonts w:eastAsia="Times New Roman" w:cs="Times New Roman"/>
          <w:sz w:val="22"/>
          <w:szCs w:val="24"/>
        </w:rPr>
        <w:t xml:space="preserve">, </w:t>
      </w:r>
      <w:r w:rsidR="00307CEA" w:rsidRPr="000B3CAB">
        <w:rPr>
          <w:rFonts w:eastAsia="Times New Roman" w:cs="Times New Roman"/>
          <w:sz w:val="22"/>
          <w:szCs w:val="24"/>
        </w:rPr>
        <w:t>community prevalence</w:t>
      </w:r>
      <w:r w:rsidR="00DE464C">
        <w:rPr>
          <w:rFonts w:eastAsia="Times New Roman" w:cs="Times New Roman"/>
          <w:sz w:val="22"/>
          <w:szCs w:val="24"/>
        </w:rPr>
        <w:t xml:space="preserve"> (CP)</w:t>
      </w:r>
      <w:r w:rsidR="00410BFC">
        <w:rPr>
          <w:rFonts w:eastAsia="Times New Roman" w:cs="Times New Roman"/>
          <w:sz w:val="22"/>
          <w:szCs w:val="24"/>
        </w:rPr>
        <w:t>, and test delay</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A91E39">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DE464C">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A91E39">
            <w:pPr>
              <w:pStyle w:val="Compact"/>
            </w:pPr>
            <m:oMathPara>
              <m:oMathParaPr>
                <m:jc m:val="left"/>
              </m:oMathParaPr>
              <m:oMath>
                <m:r>
                  <w:rPr>
                    <w:rFonts w:ascii="Cambria Math" w:hAnsi="Cambria Math"/>
                  </w:rPr>
                  <m:t>Delay=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A91E39">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A91E39">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A91E39">
            <w:pPr>
              <w:pStyle w:val="Compact"/>
              <w:jc w:val="right"/>
            </w:pPr>
          </w:p>
        </w:tc>
      </w:tr>
      <w:tr w:rsidR="00DE464C" w14:paraId="73336FB3" w14:textId="77777777" w:rsidTr="00095CEE">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13F6835F" w14:textId="77777777" w:rsidR="00DE464C" w:rsidRDefault="00DE464C" w:rsidP="00A91E39">
            <w:pPr>
              <w:pStyle w:val="Compact"/>
              <w:jc w:val="right"/>
            </w:pPr>
            <w:r>
              <w:t>0</w:t>
            </w:r>
          </w:p>
        </w:tc>
        <w:tc>
          <w:tcPr>
            <w:tcW w:w="1128" w:type="pct"/>
            <w:tcBorders>
              <w:top w:val="single" w:sz="4" w:space="0" w:color="FFFFFF"/>
            </w:tcBorders>
            <w:shd w:val="clear" w:color="auto" w:fill="BDD6EE" w:themeFill="accent1" w:themeFillTint="66"/>
          </w:tcPr>
          <w:p w14:paraId="731A821D" w14:textId="77777777" w:rsidR="00DE464C" w:rsidRDefault="00DE464C" w:rsidP="00A91E39">
            <w:pPr>
              <w:pStyle w:val="Compact"/>
              <w:jc w:val="right"/>
            </w:pPr>
            <w:r>
              <w:t>1</w:t>
            </w:r>
          </w:p>
        </w:tc>
        <w:tc>
          <w:tcPr>
            <w:tcW w:w="1129" w:type="pct"/>
            <w:tcBorders>
              <w:top w:val="single" w:sz="4" w:space="0" w:color="FFFFFF"/>
            </w:tcBorders>
            <w:shd w:val="clear" w:color="auto" w:fill="BDD6EE" w:themeFill="accent1" w:themeFillTint="66"/>
          </w:tcPr>
          <w:p w14:paraId="5AFE91FD" w14:textId="77777777" w:rsidR="00DE464C" w:rsidRDefault="00DE464C" w:rsidP="00A91E39">
            <w:pPr>
              <w:pStyle w:val="Compact"/>
              <w:jc w:val="right"/>
            </w:pPr>
            <w:r>
              <w:t>1</w:t>
            </w:r>
          </w:p>
        </w:tc>
      </w:tr>
      <w:tr w:rsidR="00DE464C" w14:paraId="37B0AE11" w14:textId="77777777" w:rsidTr="00095CEE">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1ADC0928" w14:textId="77777777" w:rsidR="00DE464C" w:rsidRDefault="00DE464C" w:rsidP="00A91E39">
            <w:pPr>
              <w:pStyle w:val="Compact"/>
              <w:jc w:val="right"/>
            </w:pPr>
            <w:r>
              <w:t>2</w:t>
            </w:r>
          </w:p>
        </w:tc>
        <w:tc>
          <w:tcPr>
            <w:tcW w:w="1128" w:type="pct"/>
            <w:shd w:val="clear" w:color="auto" w:fill="FFE599" w:themeFill="accent4" w:themeFillTint="66"/>
          </w:tcPr>
          <w:p w14:paraId="06580C84" w14:textId="77777777" w:rsidR="00DE464C" w:rsidRDefault="00DE464C" w:rsidP="00A91E39">
            <w:pPr>
              <w:pStyle w:val="Compact"/>
              <w:jc w:val="right"/>
            </w:pPr>
            <w:r>
              <w:t>2</w:t>
            </w:r>
          </w:p>
        </w:tc>
        <w:tc>
          <w:tcPr>
            <w:tcW w:w="1129" w:type="pct"/>
            <w:shd w:val="clear" w:color="auto" w:fill="F7CAAC" w:themeFill="accent2" w:themeFillTint="66"/>
          </w:tcPr>
          <w:p w14:paraId="7AE4D447" w14:textId="77777777" w:rsidR="00DE464C" w:rsidRDefault="00DE464C" w:rsidP="00A91E39">
            <w:pPr>
              <w:pStyle w:val="Compact"/>
              <w:jc w:val="right"/>
            </w:pPr>
            <w:r>
              <w:t>4</w:t>
            </w:r>
          </w:p>
        </w:tc>
      </w:tr>
      <w:tr w:rsidR="00DE464C" w14:paraId="7DF3EB7F" w14:textId="77777777" w:rsidTr="00095CEE">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3218383C" w14:textId="77777777" w:rsidR="00DE464C" w:rsidRDefault="00DE464C" w:rsidP="00A91E39">
            <w:pPr>
              <w:pStyle w:val="Compact"/>
              <w:jc w:val="right"/>
            </w:pPr>
            <w:r>
              <w:t>2</w:t>
            </w:r>
          </w:p>
        </w:tc>
        <w:tc>
          <w:tcPr>
            <w:tcW w:w="1128" w:type="pct"/>
            <w:shd w:val="clear" w:color="auto" w:fill="F7CAAC" w:themeFill="accent2" w:themeFillTint="66"/>
          </w:tcPr>
          <w:p w14:paraId="66321C01" w14:textId="77777777" w:rsidR="00DE464C" w:rsidRDefault="00DE464C" w:rsidP="00A91E39">
            <w:pPr>
              <w:pStyle w:val="Compact"/>
              <w:jc w:val="right"/>
            </w:pPr>
            <w:r>
              <w:t>4</w:t>
            </w:r>
          </w:p>
        </w:tc>
        <w:tc>
          <w:tcPr>
            <w:tcW w:w="1129" w:type="pct"/>
            <w:shd w:val="clear" w:color="auto" w:fill="F7CAAC" w:themeFill="accent2" w:themeFillTint="66"/>
          </w:tcPr>
          <w:p w14:paraId="2B6933C6" w14:textId="77777777" w:rsidR="00DE464C" w:rsidRDefault="00DE464C" w:rsidP="00A91E39">
            <w:pPr>
              <w:pStyle w:val="Compact"/>
              <w:jc w:val="right"/>
            </w:pPr>
            <w:r>
              <w:t>4</w:t>
            </w:r>
          </w:p>
        </w:tc>
      </w:tr>
      <w:tr w:rsidR="00DE464C" w14:paraId="59CF0967" w14:textId="77777777" w:rsidTr="00DE464C">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A91E39">
            <w:pPr>
              <w:pStyle w:val="Compact"/>
            </w:pPr>
            <m:oMathPara>
              <m:oMathParaPr>
                <m:jc m:val="left"/>
              </m:oMathParaPr>
              <m:oMath>
                <m:r>
                  <w:rPr>
                    <w:rFonts w:ascii="Cambria Math" w:hAnsi="Cambria Math"/>
                  </w:rPr>
                  <m:t>Delay=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A91E39">
            <w:pPr>
              <w:pStyle w:val="Compact"/>
              <w:jc w:val="right"/>
            </w:pPr>
          </w:p>
        </w:tc>
        <w:tc>
          <w:tcPr>
            <w:tcW w:w="1128" w:type="pct"/>
            <w:tcBorders>
              <w:bottom w:val="single" w:sz="4" w:space="0" w:color="FFFFFF"/>
            </w:tcBorders>
          </w:tcPr>
          <w:p w14:paraId="7FF50928" w14:textId="77777777" w:rsidR="00DE464C" w:rsidRDefault="00DE464C" w:rsidP="00A91E39">
            <w:pPr>
              <w:pStyle w:val="Compact"/>
              <w:jc w:val="right"/>
            </w:pPr>
          </w:p>
        </w:tc>
        <w:tc>
          <w:tcPr>
            <w:tcW w:w="1129" w:type="pct"/>
            <w:tcBorders>
              <w:bottom w:val="single" w:sz="4" w:space="0" w:color="FFFFFF"/>
            </w:tcBorders>
          </w:tcPr>
          <w:p w14:paraId="766D4A79" w14:textId="77777777" w:rsidR="00DE464C" w:rsidRDefault="00DE464C" w:rsidP="00A91E39">
            <w:pPr>
              <w:pStyle w:val="Compact"/>
              <w:jc w:val="right"/>
            </w:pPr>
          </w:p>
        </w:tc>
      </w:tr>
      <w:tr w:rsidR="00DE464C" w14:paraId="18860DC9" w14:textId="77777777" w:rsidTr="00095CEE">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A91E39">
            <w:pPr>
              <w:pStyle w:val="Compact"/>
              <w:ind w:left="180"/>
            </w:pPr>
            <m:oMathPara>
              <m:oMathParaPr>
                <m:jc m:val="left"/>
              </m:oMathParaPr>
              <m:oMath>
                <m:r>
                  <w:rPr>
                    <w:rFonts w:ascii="Cambria Math" w:hAnsi="Cambria Math"/>
                  </w:rPr>
                  <m:t>CP=0.1%</m:t>
                </m:r>
              </m:oMath>
            </m:oMathPara>
          </w:p>
        </w:tc>
        <w:tc>
          <w:tcPr>
            <w:tcW w:w="1128" w:type="pct"/>
            <w:tcBorders>
              <w:top w:val="single" w:sz="4" w:space="0" w:color="FFFFFF"/>
              <w:left w:val="single" w:sz="4" w:space="0" w:color="000000" w:themeColor="text1"/>
            </w:tcBorders>
            <w:shd w:val="clear" w:color="auto" w:fill="C5E0B3" w:themeFill="accent6" w:themeFillTint="66"/>
          </w:tcPr>
          <w:p w14:paraId="3E4BEA48" w14:textId="77777777" w:rsidR="00DE464C" w:rsidRDefault="00DE464C" w:rsidP="00A91E39">
            <w:pPr>
              <w:pStyle w:val="Compact"/>
              <w:jc w:val="right"/>
            </w:pPr>
            <w:r>
              <w:t>0</w:t>
            </w:r>
          </w:p>
        </w:tc>
        <w:tc>
          <w:tcPr>
            <w:tcW w:w="1128" w:type="pct"/>
            <w:tcBorders>
              <w:top w:val="single" w:sz="4" w:space="0" w:color="FFFFFF"/>
            </w:tcBorders>
            <w:shd w:val="clear" w:color="auto" w:fill="BDD6EE" w:themeFill="accent1" w:themeFillTint="66"/>
          </w:tcPr>
          <w:p w14:paraId="0167B07D" w14:textId="77777777" w:rsidR="00DE464C" w:rsidRDefault="00DE464C" w:rsidP="00A91E39">
            <w:pPr>
              <w:pStyle w:val="Compact"/>
              <w:jc w:val="right"/>
            </w:pPr>
            <w:r>
              <w:t>1</w:t>
            </w:r>
          </w:p>
        </w:tc>
        <w:tc>
          <w:tcPr>
            <w:tcW w:w="1129" w:type="pct"/>
            <w:tcBorders>
              <w:top w:val="single" w:sz="4" w:space="0" w:color="FFFFFF"/>
            </w:tcBorders>
            <w:shd w:val="clear" w:color="auto" w:fill="FFE599" w:themeFill="accent4" w:themeFillTint="66"/>
          </w:tcPr>
          <w:p w14:paraId="01EA6735" w14:textId="77777777" w:rsidR="00DE464C" w:rsidRDefault="00DE464C" w:rsidP="00A91E39">
            <w:pPr>
              <w:pStyle w:val="Compact"/>
              <w:jc w:val="right"/>
            </w:pPr>
            <w:r>
              <w:t>2</w:t>
            </w:r>
          </w:p>
        </w:tc>
      </w:tr>
      <w:tr w:rsidR="00DE464C" w14:paraId="2486CD82" w14:textId="77777777" w:rsidTr="00095CEE">
        <w:tc>
          <w:tcPr>
            <w:tcW w:w="1614" w:type="pct"/>
            <w:tcBorders>
              <w:right w:val="single" w:sz="4" w:space="0" w:color="000000" w:themeColor="text1"/>
            </w:tcBorders>
          </w:tcPr>
          <w:p w14:paraId="69CB9977" w14:textId="77777777" w:rsidR="00DE464C" w:rsidRPr="00DE464C" w:rsidRDefault="00DE464C" w:rsidP="00A91E39">
            <w:pPr>
              <w:pStyle w:val="Compact"/>
              <w:ind w:left="180"/>
            </w:pPr>
            <m:oMathPara>
              <m:oMathParaPr>
                <m:jc m:val="left"/>
              </m:oMathParaPr>
              <m:oMath>
                <m:r>
                  <w:rPr>
                    <w:rFonts w:ascii="Cambria Math" w:hAnsi="Cambria Math"/>
                  </w:rPr>
                  <m:t>CP=0.5%</m:t>
                </m:r>
              </m:oMath>
            </m:oMathPara>
          </w:p>
        </w:tc>
        <w:tc>
          <w:tcPr>
            <w:tcW w:w="1128" w:type="pct"/>
            <w:tcBorders>
              <w:left w:val="single" w:sz="4" w:space="0" w:color="000000" w:themeColor="text1"/>
            </w:tcBorders>
            <w:shd w:val="clear" w:color="auto" w:fill="FFE599" w:themeFill="accent4" w:themeFillTint="66"/>
          </w:tcPr>
          <w:p w14:paraId="42CB59B0" w14:textId="77777777" w:rsidR="00DE464C" w:rsidRDefault="00DE464C" w:rsidP="00A91E39">
            <w:pPr>
              <w:pStyle w:val="Compact"/>
              <w:jc w:val="right"/>
            </w:pPr>
            <w:r>
              <w:t>2</w:t>
            </w:r>
          </w:p>
        </w:tc>
        <w:tc>
          <w:tcPr>
            <w:tcW w:w="1128" w:type="pct"/>
            <w:shd w:val="clear" w:color="auto" w:fill="FFE599" w:themeFill="accent4" w:themeFillTint="66"/>
          </w:tcPr>
          <w:p w14:paraId="0E3C82DE" w14:textId="77777777" w:rsidR="00DE464C" w:rsidRDefault="00DE464C" w:rsidP="00A91E39">
            <w:pPr>
              <w:pStyle w:val="Compact"/>
              <w:jc w:val="right"/>
            </w:pPr>
            <w:r>
              <w:t>2</w:t>
            </w:r>
          </w:p>
        </w:tc>
        <w:tc>
          <w:tcPr>
            <w:tcW w:w="1129" w:type="pct"/>
            <w:shd w:val="clear" w:color="auto" w:fill="F7CAAC" w:themeFill="accent2" w:themeFillTint="66"/>
          </w:tcPr>
          <w:p w14:paraId="42752E87" w14:textId="77777777" w:rsidR="00DE464C" w:rsidRDefault="00DE464C" w:rsidP="00A91E39">
            <w:pPr>
              <w:pStyle w:val="Compact"/>
              <w:jc w:val="right"/>
            </w:pPr>
            <w:r>
              <w:t>4</w:t>
            </w:r>
          </w:p>
        </w:tc>
      </w:tr>
      <w:tr w:rsidR="00DE464C" w14:paraId="58BAE5F5" w14:textId="77777777" w:rsidTr="00095CEE">
        <w:tc>
          <w:tcPr>
            <w:tcW w:w="1614" w:type="pct"/>
            <w:tcBorders>
              <w:right w:val="single" w:sz="4" w:space="0" w:color="000000" w:themeColor="text1"/>
            </w:tcBorders>
          </w:tcPr>
          <w:p w14:paraId="6286AD3F" w14:textId="77777777" w:rsidR="00DE464C" w:rsidRPr="00DE464C" w:rsidRDefault="00DE464C" w:rsidP="00A91E39">
            <w:pPr>
              <w:pStyle w:val="Compact"/>
              <w:ind w:left="180"/>
            </w:pPr>
            <m:oMathPara>
              <m:oMathParaPr>
                <m:jc m:val="left"/>
              </m:oMathParaPr>
              <m:oMath>
                <m:r>
                  <w:rPr>
                    <w:rFonts w:ascii="Cambria Math" w:hAnsi="Cambria Math"/>
                  </w:rPr>
                  <m:t>CP=1%</m:t>
                </m:r>
              </m:oMath>
            </m:oMathPara>
          </w:p>
        </w:tc>
        <w:tc>
          <w:tcPr>
            <w:tcW w:w="1128" w:type="pct"/>
            <w:tcBorders>
              <w:left w:val="single" w:sz="4" w:space="0" w:color="000000" w:themeColor="text1"/>
            </w:tcBorders>
            <w:shd w:val="clear" w:color="auto" w:fill="FFE599" w:themeFill="accent4" w:themeFillTint="66"/>
          </w:tcPr>
          <w:p w14:paraId="63B12C7E" w14:textId="77777777" w:rsidR="00DE464C" w:rsidRDefault="00DE464C" w:rsidP="00A91E39">
            <w:pPr>
              <w:pStyle w:val="Compact"/>
              <w:jc w:val="right"/>
            </w:pPr>
            <w:r>
              <w:t>2</w:t>
            </w:r>
          </w:p>
        </w:tc>
        <w:tc>
          <w:tcPr>
            <w:tcW w:w="1128" w:type="pct"/>
            <w:shd w:val="clear" w:color="auto" w:fill="F7CAAC" w:themeFill="accent2" w:themeFillTint="66"/>
          </w:tcPr>
          <w:p w14:paraId="1F04B91D" w14:textId="77777777" w:rsidR="00DE464C" w:rsidRDefault="00DE464C" w:rsidP="00A91E39">
            <w:pPr>
              <w:pStyle w:val="Compact"/>
              <w:jc w:val="right"/>
            </w:pPr>
            <w:r>
              <w:t>4</w:t>
            </w:r>
          </w:p>
        </w:tc>
        <w:tc>
          <w:tcPr>
            <w:tcW w:w="1129" w:type="pct"/>
            <w:shd w:val="clear" w:color="auto" w:fill="F7CAAC" w:themeFill="accent2" w:themeFillTint="66"/>
          </w:tcPr>
          <w:p w14:paraId="133E5120" w14:textId="77777777" w:rsidR="00DE464C" w:rsidRDefault="00DE464C" w:rsidP="00A91E39">
            <w:pPr>
              <w:pStyle w:val="Compact"/>
              <w:jc w:val="right"/>
            </w:pPr>
            <w:r>
              <w:t>4</w:t>
            </w:r>
          </w:p>
        </w:tc>
      </w:tr>
    </w:tbl>
    <w:p w14:paraId="653E7FAA" w14:textId="77777777" w:rsidR="001A4EEB" w:rsidRDefault="001A4EEB" w:rsidP="008C1FD0"/>
    <w:p w14:paraId="79AC6265" w14:textId="5B7D969D" w:rsidR="00095CEE" w:rsidRPr="00095CEE" w:rsidRDefault="00095CEE" w:rsidP="00095CEE">
      <w:pPr>
        <w:spacing w:after="0" w:line="480" w:lineRule="auto"/>
        <w:ind w:firstLine="720"/>
        <w:jc w:val="both"/>
        <w:rPr>
          <w:rFonts w:ascii="Times New Roman" w:hAnsi="Times New Roman" w:cs="Times New Roman"/>
          <w:sz w:val="24"/>
          <w:szCs w:val="24"/>
        </w:rPr>
      </w:pPr>
      <w:r w:rsidRPr="00095CEE">
        <w:rPr>
          <w:rFonts w:ascii="Times New Roman" w:hAnsi="Times New Roman" w:cs="Times New Roman"/>
          <w:sz w:val="24"/>
          <w:szCs w:val="24"/>
        </w:rPr>
        <w:t>An alternative threshold approach to aid decision-making, particularly in resource-constrained settings, is the ITER</w:t>
      </w:r>
      <w:r w:rsidR="00410BFC">
        <w:rPr>
          <w:rFonts w:ascii="Times New Roman" w:hAnsi="Times New Roman" w:cs="Times New Roman"/>
          <w:sz w:val="24"/>
          <w:szCs w:val="24"/>
        </w:rPr>
        <w:t>, interpreted as the number of tests needed to prevent on infection</w:t>
      </w:r>
      <w:r w:rsidRPr="00095CEE">
        <w:rPr>
          <w:rFonts w:ascii="Times New Roman" w:hAnsi="Times New Roman" w:cs="Times New Roman"/>
          <w:sz w:val="24"/>
          <w:szCs w:val="24"/>
        </w:rPr>
        <w:t>. Figure 4 shows estimates of the</w:t>
      </w:r>
      <w:r w:rsidR="00410BFC">
        <w:rPr>
          <w:rFonts w:ascii="Times New Roman" w:hAnsi="Times New Roman" w:cs="Times New Roman"/>
          <w:sz w:val="24"/>
          <w:szCs w:val="24"/>
        </w:rPr>
        <w:t xml:space="preserve"> </w:t>
      </w:r>
      <w:r w:rsidRPr="00095CEE">
        <w:rPr>
          <w:rFonts w:ascii="Times New Roman" w:hAnsi="Times New Roman" w:cs="Times New Roman"/>
          <w:sz w:val="24"/>
          <w:szCs w:val="24"/>
        </w:rPr>
        <w:t>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fig 4 squares) leads to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0.84 (IQR 29.6 - 32.38), while increasing test frequency to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095CEE">
        <w:rPr>
          <w:rFonts w:ascii="Times New Roman" w:hAnsi="Times New Roman" w:cs="Times New Roman"/>
          <w:sz w:val="24"/>
          <w:szCs w:val="24"/>
        </w:rPr>
        <w:t xml:space="preserve">) results in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7.11 (IQR 36.61 - 37.61), to twice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64.54 (IQR 64.22 - 65), and to every shift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123.62 (IQR 122.72 - 124.31). These values approximately correspond to test positivity rates of 3.24%, 2.69%, 1.55%, and 0.81% due to the interpretation of the ITER as the number of tests per positive result. It is also clear from figure 4 that testing frequency has the most influence on the </w:t>
      </w:r>
      <m:oMath>
        <m:r>
          <w:rPr>
            <w:rFonts w:ascii="Cambria Math" w:hAnsi="Cambria Math" w:cs="Times New Roman"/>
            <w:sz w:val="24"/>
            <w:szCs w:val="24"/>
          </w:rPr>
          <m:t>ITER</m:t>
        </m:r>
      </m:oMath>
      <w:r w:rsidRPr="00095CEE">
        <w:rPr>
          <w:rFonts w:ascii="Times New Roman" w:hAnsi="Times New Roman" w:cs="Times New Roman"/>
          <w:sz w:val="24"/>
          <w:szCs w:val="24"/>
        </w:rPr>
        <w:t xml:space="preserve"> within th</w:t>
      </w:r>
      <w:r>
        <w:rPr>
          <w:rFonts w:ascii="Times New Roman" w:hAnsi="Times New Roman" w:cs="Times New Roman"/>
          <w:sz w:val="24"/>
          <w:szCs w:val="24"/>
        </w:rPr>
        <w:t>e</w:t>
      </w:r>
      <w:r w:rsidRPr="00095CEE">
        <w:rPr>
          <w:rFonts w:ascii="Times New Roman" w:hAnsi="Times New Roman" w:cs="Times New Roman"/>
          <w:sz w:val="24"/>
          <w:szCs w:val="24"/>
        </w:rPr>
        <w:t xml:space="preserve"> same transmission scenario, </w:t>
      </w:r>
      <w:r w:rsidRPr="00095CEE">
        <w:rPr>
          <w:rFonts w:ascii="Times New Roman" w:hAnsi="Times New Roman" w:cs="Times New Roman"/>
          <w:sz w:val="24"/>
          <w:szCs w:val="24"/>
        </w:rPr>
        <w:lastRenderedPageBreak/>
        <w:t xml:space="preserve">with minimal differences between test strategies and delays. Figure 4 also 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nfluenced by the number of tests available.</w:t>
      </w:r>
    </w:p>
    <w:p w14:paraId="5781A138" w14:textId="48D94766" w:rsidR="008C1FD0" w:rsidRPr="008C1FD0" w:rsidRDefault="00095CEE" w:rsidP="008C1FD0">
      <w:pPr>
        <w:spacing w:after="0" w:line="360" w:lineRule="auto"/>
        <w:jc w:val="both"/>
        <w:rPr>
          <w:rFonts w:eastAsia="Times New Roman" w:cstheme="majorBidi"/>
          <w:b/>
          <w:sz w:val="24"/>
          <w:szCs w:val="26"/>
        </w:rPr>
      </w:pPr>
      <w:r>
        <w:rPr>
          <w:noProof/>
        </w:rPr>
        <w:drawing>
          <wp:inline distT="0" distB="0" distL="0" distR="0" wp14:anchorId="529502DF" wp14:editId="399C17A7">
            <wp:extent cx="5334000" cy="3048000"/>
            <wp:effectExtent l="0" t="0" r="0" b="0"/>
            <wp:docPr id="3" name="Picture" descr="Figure 4. Incremental test effectiveness ratio (ITER) from simulations across transmission scenarios and testing frequencies and strateg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16"/>
                    <a:stretch>
                      <a:fillRect/>
                    </a:stretch>
                  </pic:blipFill>
                  <pic:spPr bwMode="auto">
                    <a:xfrm>
                      <a:off x="0" y="0"/>
                      <a:ext cx="5334000" cy="3048000"/>
                    </a:xfrm>
                    <a:prstGeom prst="rect">
                      <a:avLst/>
                    </a:prstGeom>
                    <a:noFill/>
                    <a:ln w="9525">
                      <a:noFill/>
                      <a:headEnd/>
                      <a:tailEnd/>
                    </a:ln>
                  </pic:spPr>
                </pic:pic>
              </a:graphicData>
            </a:graphic>
          </wp:inline>
        </w:drawing>
      </w:r>
    </w:p>
    <w:p w14:paraId="22A7AAAE" w14:textId="221E5812" w:rsidR="00095CEE" w:rsidRPr="00095CEE" w:rsidRDefault="00095CEE" w:rsidP="00095CEE">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ly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0A31C37F"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del w:id="387" w:author="Hoover, Christopher M" w:date="2021-08-19T12:47:00Z">
        <w:r w:rsidR="0051026B" w:rsidDel="00D23B03">
          <w:rPr>
            <w:rFonts w:ascii="Times New Roman" w:hAnsi="Times New Roman" w:cs="Times New Roman"/>
            <w:szCs w:val="24"/>
          </w:rPr>
          <w:delText>90</w:delText>
        </w:r>
        <w:r w:rsidR="002D4CDB" w:rsidDel="00D23B03">
          <w:rPr>
            <w:rFonts w:ascii="Times New Roman" w:hAnsi="Times New Roman" w:cs="Times New Roman"/>
            <w:szCs w:val="24"/>
          </w:rPr>
          <w:delText>6</w:delText>
        </w:r>
        <w:r w:rsidR="00737A07" w:rsidRPr="000B3CAB" w:rsidDel="00D23B03">
          <w:rPr>
            <w:rFonts w:ascii="Times New Roman" w:hAnsi="Times New Roman" w:cs="Times New Roman"/>
            <w:szCs w:val="24"/>
          </w:rPr>
          <w:delText xml:space="preserve"> </w:delText>
        </w:r>
      </w:del>
      <w:ins w:id="388" w:author="Hoover, Christopher M" w:date="2021-08-19T12:47:00Z">
        <w:r w:rsidR="00D23B03">
          <w:rPr>
            <w:rFonts w:ascii="Times New Roman" w:hAnsi="Times New Roman" w:cs="Times New Roman"/>
            <w:szCs w:val="24"/>
          </w:rPr>
          <w:t>929</w:t>
        </w:r>
        <w:r w:rsidR="00D23B03" w:rsidRPr="000B3CAB">
          <w:rPr>
            <w:rFonts w:ascii="Times New Roman" w:hAnsi="Times New Roman" w:cs="Times New Roman"/>
            <w:szCs w:val="24"/>
          </w:rPr>
          <w:t xml:space="preserve"> </w:t>
        </w:r>
      </w:ins>
      <w:r w:rsidR="00737A07" w:rsidRPr="000B3CAB">
        <w:rPr>
          <w:rFonts w:ascii="Times New Roman" w:hAnsi="Times New Roman" w:cs="Times New Roman"/>
          <w:szCs w:val="24"/>
        </w:rPr>
        <w:t>words)</w:t>
      </w:r>
    </w:p>
    <w:p w14:paraId="219EA5D3" w14:textId="28956CA9" w:rsidR="00870F7F" w:rsidRPr="000B3CAB" w:rsidRDefault="00870F7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Here we have built on previous modeling and simulation analyses to demonstrate that systematic testing strategies </w:t>
      </w:r>
      <w:r w:rsidR="00F371A2" w:rsidRPr="000B3CAB">
        <w:rPr>
          <w:rFonts w:ascii="Times New Roman" w:hAnsi="Times New Roman" w:cs="Times New Roman"/>
          <w:sz w:val="24"/>
          <w:szCs w:val="24"/>
        </w:rPr>
        <w:t xml:space="preserve">with fast turnaround </w:t>
      </w:r>
      <w:r w:rsidRPr="000B3CAB">
        <w:rPr>
          <w:rFonts w:ascii="Times New Roman" w:hAnsi="Times New Roman" w:cs="Times New Roman"/>
          <w:sz w:val="24"/>
          <w:szCs w:val="24"/>
        </w:rPr>
        <w:t xml:space="preserve">that align testing schedules with working schedules prevent more transmission events than </w:t>
      </w:r>
      <w:del w:id="389" w:author="Hoover, Christopher M" w:date="2021-08-19T11:06:00Z">
        <w:r w:rsidRPr="000B3CAB" w:rsidDel="00DB37A9">
          <w:rPr>
            <w:rFonts w:ascii="Times New Roman" w:hAnsi="Times New Roman" w:cs="Times New Roman"/>
            <w:sz w:val="24"/>
            <w:szCs w:val="24"/>
          </w:rPr>
          <w:delText>non-systematic</w:delText>
        </w:r>
      </w:del>
      <w:ins w:id="390" w:author="Hoover, Christopher M" w:date="2021-08-19T11:06:00Z">
        <w:r w:rsidR="00DB37A9">
          <w:rPr>
            <w:rFonts w:ascii="Times New Roman" w:hAnsi="Times New Roman" w:cs="Times New Roman"/>
            <w:sz w:val="24"/>
            <w:szCs w:val="24"/>
          </w:rPr>
          <w:t>random</w:t>
        </w:r>
      </w:ins>
      <w:r w:rsidRPr="000B3CAB">
        <w:rPr>
          <w:rFonts w:ascii="Times New Roman" w:hAnsi="Times New Roman" w:cs="Times New Roman"/>
          <w:sz w:val="24"/>
          <w:szCs w:val="24"/>
        </w:rPr>
        <w:t xml:space="preserve"> testing strategies</w:t>
      </w:r>
      <w:r w:rsidR="00F371A2" w:rsidRPr="000B3CAB">
        <w:rPr>
          <w:rFonts w:ascii="Times New Roman" w:hAnsi="Times New Roman" w:cs="Times New Roman"/>
          <w:sz w:val="24"/>
          <w:szCs w:val="24"/>
        </w:rPr>
        <w:t xml:space="preserve"> or those with a delay between testing and </w:t>
      </w:r>
      <w:del w:id="391" w:author="Hoover, Christopher M" w:date="2021-08-19T11:06:00Z">
        <w:r w:rsidR="00F371A2" w:rsidRPr="000B3CAB" w:rsidDel="00DB37A9">
          <w:rPr>
            <w:rFonts w:ascii="Times New Roman" w:hAnsi="Times New Roman" w:cs="Times New Roman"/>
            <w:sz w:val="24"/>
            <w:szCs w:val="24"/>
          </w:rPr>
          <w:delText>disclosure of a test result</w:delText>
        </w:r>
      </w:del>
      <w:ins w:id="392" w:author="Hoover, Christopher M" w:date="2021-08-19T11:06:00Z">
        <w:r w:rsidR="00DB37A9">
          <w:rPr>
            <w:rFonts w:ascii="Times New Roman" w:hAnsi="Times New Roman" w:cs="Times New Roman"/>
            <w:sz w:val="24"/>
            <w:szCs w:val="24"/>
          </w:rPr>
          <w:t>isolation</w:t>
        </w:r>
      </w:ins>
      <w:r w:rsidRPr="000B3CAB">
        <w:rPr>
          <w:rFonts w:ascii="Times New Roman" w:hAnsi="Times New Roman" w:cs="Times New Roman"/>
          <w:sz w:val="24"/>
          <w:szCs w:val="24"/>
        </w:rPr>
        <w:t xml:space="preserve">. A major benefit of such strategies is that they do not require higher testing frequency, </w:t>
      </w:r>
      <w:del w:id="393" w:author="Hoover, Christopher M" w:date="2021-08-19T11:07:00Z">
        <w:r w:rsidRPr="000B3CAB" w:rsidDel="00DB37A9">
          <w:rPr>
            <w:rFonts w:ascii="Times New Roman" w:hAnsi="Times New Roman" w:cs="Times New Roman"/>
            <w:sz w:val="24"/>
            <w:szCs w:val="24"/>
          </w:rPr>
          <w:delText xml:space="preserve">nor </w:delText>
        </w:r>
        <w:r w:rsidR="007501C4" w:rsidRPr="000B3CAB" w:rsidDel="00DB37A9">
          <w:rPr>
            <w:rFonts w:ascii="Times New Roman" w:hAnsi="Times New Roman" w:cs="Times New Roman"/>
            <w:sz w:val="24"/>
            <w:szCs w:val="24"/>
          </w:rPr>
          <w:delText>large</w:delText>
        </w:r>
        <w:r w:rsidRPr="000B3CAB" w:rsidDel="00DB37A9">
          <w:rPr>
            <w:rFonts w:ascii="Times New Roman" w:hAnsi="Times New Roman" w:cs="Times New Roman"/>
            <w:sz w:val="24"/>
            <w:szCs w:val="24"/>
          </w:rPr>
          <w:delText xml:space="preserve"> additional </w:delText>
        </w:r>
        <w:commentRangeStart w:id="394"/>
        <w:commentRangeStart w:id="395"/>
        <w:r w:rsidRPr="000B3CAB" w:rsidDel="00DB37A9">
          <w:rPr>
            <w:rFonts w:ascii="Times New Roman" w:hAnsi="Times New Roman" w:cs="Times New Roman"/>
            <w:sz w:val="24"/>
            <w:szCs w:val="24"/>
          </w:rPr>
          <w:delText>logistic</w:delText>
        </w:r>
        <w:r w:rsidR="00F371A2" w:rsidRPr="000B3CAB" w:rsidDel="00DB37A9">
          <w:rPr>
            <w:rFonts w:ascii="Times New Roman" w:hAnsi="Times New Roman" w:cs="Times New Roman"/>
            <w:sz w:val="24"/>
            <w:szCs w:val="24"/>
          </w:rPr>
          <w:delText>al</w:delText>
        </w:r>
        <w:r w:rsidRPr="000B3CAB" w:rsidDel="00DB37A9">
          <w:rPr>
            <w:rFonts w:ascii="Times New Roman" w:hAnsi="Times New Roman" w:cs="Times New Roman"/>
            <w:sz w:val="24"/>
            <w:szCs w:val="24"/>
          </w:rPr>
          <w:delText xml:space="preserve"> investments</w:delText>
        </w:r>
        <w:commentRangeEnd w:id="394"/>
        <w:r w:rsidR="00263DBA" w:rsidDel="00DB37A9">
          <w:rPr>
            <w:rStyle w:val="CommentReference"/>
            <w:rFonts w:ascii="Times New Roman" w:hAnsi="Times New Roman" w:cs="Times New Roman"/>
          </w:rPr>
          <w:commentReference w:id="394"/>
        </w:r>
        <w:commentRangeEnd w:id="395"/>
        <w:r w:rsidR="00963F4D" w:rsidDel="00DB37A9">
          <w:rPr>
            <w:rStyle w:val="CommentReference"/>
            <w:rFonts w:ascii="Times New Roman" w:hAnsi="Times New Roman" w:cs="Times New Roman"/>
          </w:rPr>
          <w:commentReference w:id="395"/>
        </w:r>
      </w:del>
      <w:ins w:id="396" w:author="Hoover, Christopher M" w:date="2021-08-19T11:07:00Z">
        <w:r w:rsidR="00DB37A9">
          <w:rPr>
            <w:rFonts w:ascii="Times New Roman" w:hAnsi="Times New Roman" w:cs="Times New Roman"/>
            <w:sz w:val="24"/>
            <w:szCs w:val="24"/>
          </w:rPr>
          <w:t>only a change in timing of when testing occurs</w:t>
        </w:r>
      </w:ins>
      <w:r w:rsidRPr="000B3CAB">
        <w:rPr>
          <w:rFonts w:ascii="Times New Roman" w:hAnsi="Times New Roman" w:cs="Times New Roman"/>
          <w:sz w:val="24"/>
          <w:szCs w:val="24"/>
        </w:rPr>
        <w:t xml:space="preserve">. As such, we believe that </w:t>
      </w:r>
      <w:r w:rsidR="0060041F" w:rsidRPr="000B3CAB">
        <w:rPr>
          <w:rFonts w:ascii="Times New Roman" w:hAnsi="Times New Roman" w:cs="Times New Roman"/>
          <w:sz w:val="24"/>
          <w:szCs w:val="24"/>
        </w:rPr>
        <w:t xml:space="preserve">there is 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beginning of the work week </w:t>
      </w:r>
      <w:r w:rsidRPr="000B3CAB">
        <w:rPr>
          <w:rFonts w:ascii="Times New Roman" w:hAnsi="Times New Roman" w:cs="Times New Roman"/>
          <w:sz w:val="24"/>
          <w:szCs w:val="24"/>
        </w:rPr>
        <w:lastRenderedPageBreak/>
        <w:t xml:space="preserve">for staff working in high-risk COVID-19 facilities such as carceral facilities, </w:t>
      </w:r>
      <w:r w:rsidR="0060041F" w:rsidRPr="000B3CAB">
        <w:rPr>
          <w:rFonts w:ascii="Times New Roman" w:hAnsi="Times New Roman" w:cs="Times New Roman"/>
          <w:sz w:val="24"/>
          <w:szCs w:val="24"/>
        </w:rPr>
        <w:t>skilled nursing facilities, and homeless shelters.</w:t>
      </w:r>
    </w:p>
    <w:p w14:paraId="25A7FBFE" w14:textId="59CFC9EC" w:rsidR="00192622" w:rsidRPr="000B3CAB" w:rsidRDefault="00192622" w:rsidP="00690A47">
      <w:pPr>
        <w:spacing w:line="480" w:lineRule="auto"/>
        <w:ind w:firstLine="720"/>
        <w:rPr>
          <w:rFonts w:ascii="Times New Roman" w:eastAsiaTheme="minorEastAsia" w:hAnsi="Times New Roman" w:cs="Times New Roman"/>
          <w:sz w:val="24"/>
          <w:szCs w:val="24"/>
        </w:rPr>
      </w:pPr>
      <w:r w:rsidRPr="000B3CAB">
        <w:rPr>
          <w:rFonts w:ascii="Times New Roman" w:hAnsi="Times New Roman" w:cs="Times New Roman"/>
          <w:sz w:val="24"/>
          <w:szCs w:val="24"/>
        </w:rPr>
        <w:t>For SARS-CoV</w:t>
      </w:r>
      <w:r w:rsidR="000B3CAB" w:rsidRPr="000B3CAB">
        <w:rPr>
          <w:rFonts w:ascii="Times New Roman" w:hAnsi="Times New Roman" w:cs="Times New Roman"/>
          <w:sz w:val="24"/>
          <w:szCs w:val="24"/>
        </w:rPr>
        <w:t>-</w:t>
      </w:r>
      <w:r w:rsidRPr="000B3CAB">
        <w:rPr>
          <w:rFonts w:ascii="Times New Roman" w:hAnsi="Times New Roman" w:cs="Times New Roman"/>
          <w:sz w:val="24"/>
          <w:szCs w:val="24"/>
        </w:rPr>
        <w:t xml:space="preserve">2, pre- and asymptomatic transmission make </w:t>
      </w:r>
      <w:del w:id="397" w:author="Hoover, Christopher M" w:date="2021-08-19T11:08:00Z">
        <w:r w:rsidRPr="000B3CAB" w:rsidDel="00DB37A9">
          <w:rPr>
            <w:rFonts w:ascii="Times New Roman" w:hAnsi="Times New Roman" w:cs="Times New Roman"/>
            <w:sz w:val="24"/>
            <w:szCs w:val="24"/>
          </w:rPr>
          <w:delText xml:space="preserve">viral </w:delText>
        </w:r>
      </w:del>
      <w:ins w:id="398" w:author="Hoover, Christopher M" w:date="2021-08-19T11:08:00Z">
        <w:r w:rsidR="00DB37A9">
          <w:rPr>
            <w:rFonts w:ascii="Times New Roman" w:hAnsi="Times New Roman" w:cs="Times New Roman"/>
            <w:sz w:val="24"/>
            <w:szCs w:val="24"/>
          </w:rPr>
          <w:t>surveillance</w:t>
        </w:r>
        <w:r w:rsidR="00DB37A9" w:rsidRPr="000B3CAB">
          <w:rPr>
            <w:rFonts w:ascii="Times New Roman" w:hAnsi="Times New Roman" w:cs="Times New Roman"/>
            <w:sz w:val="24"/>
            <w:szCs w:val="24"/>
          </w:rPr>
          <w:t xml:space="preserve"> </w:t>
        </w:r>
      </w:ins>
      <w:r w:rsidRPr="000B3CAB">
        <w:rPr>
          <w:rFonts w:ascii="Times New Roman" w:hAnsi="Times New Roman" w:cs="Times New Roman"/>
          <w:sz w:val="24"/>
          <w:szCs w:val="24"/>
        </w:rPr>
        <w:t>testing a key component of prevention strategies. Preventing delays between testing and the test result is also found to be an essential component to any testing strategy</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M8VqgKGt","properties":{"formattedCitation":"(15)","plainCitation":"(15)","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1</w:t>
      </w:r>
      <w:ins w:id="399" w:author="Fukunaga, Rena (CDC/DDPHSIS/CGH/DGHT)" w:date="2021-08-19T12:22:00Z">
        <w:r w:rsidR="00C13FF1">
          <w:rPr>
            <w:rFonts w:ascii="Times New Roman" w:hAnsi="Times New Roman" w:cs="Times New Roman"/>
            <w:noProof/>
            <w:sz w:val="24"/>
            <w:szCs w:val="24"/>
          </w:rPr>
          <w:t>8</w:t>
        </w:r>
      </w:ins>
      <w:del w:id="400" w:author="Fukunaga, Rena (CDC/DDPHSIS/CGH/DGHT)" w:date="2021-08-19T12:22:00Z">
        <w:r w:rsidR="002D4CDB" w:rsidDel="00C13FF1">
          <w:rPr>
            <w:rFonts w:ascii="Times New Roman" w:hAnsi="Times New Roman" w:cs="Times New Roman"/>
            <w:noProof/>
            <w:sz w:val="24"/>
            <w:szCs w:val="24"/>
          </w:rPr>
          <w:delText>5</w:delText>
        </w:r>
      </w:del>
      <w:r w:rsidR="002D4CDB">
        <w:rPr>
          <w:rFonts w:ascii="Times New Roman" w:hAnsi="Times New Roman" w:cs="Times New Roman"/>
          <w:noProof/>
          <w:sz w:val="24"/>
          <w:szCs w:val="24"/>
        </w:rPr>
        <w:t>)</w:t>
      </w:r>
      <w:r w:rsidR="002D4CD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Confirmatory PCR testing may also be necessary in scenarios where less sensitive rapid tests </w:t>
      </w:r>
      <w:r w:rsidR="00BC4B97" w:rsidRPr="000B3CAB">
        <w:rPr>
          <w:rFonts w:ascii="Times New Roman" w:hAnsi="Times New Roman" w:cs="Times New Roman"/>
          <w:sz w:val="24"/>
          <w:szCs w:val="24"/>
        </w:rPr>
        <w:t xml:space="preserve">with quicker turnaround time </w:t>
      </w:r>
      <w:r w:rsidRPr="000B3CAB">
        <w:rPr>
          <w:rFonts w:ascii="Times New Roman" w:hAnsi="Times New Roman" w:cs="Times New Roman"/>
          <w:sz w:val="24"/>
          <w:szCs w:val="24"/>
        </w:rPr>
        <w:t xml:space="preserve">are used as an initial screen. Additionally, increasing the frequency of testing may be necessary in settings with high community prevalence or the opportunity for rapid spread </w:t>
      </w:r>
      <w:ins w:id="401" w:author="Zhao, Guixiang (Grace) (CDC/ONDIEH/NCCDPHP)" w:date="2021-08-17T17:24:00Z">
        <w:r w:rsidR="00E10F29">
          <w:rPr>
            <w:rFonts w:ascii="Times New Roman" w:hAnsi="Times New Roman" w:cs="Times New Roman"/>
            <w:sz w:val="24"/>
            <w:szCs w:val="24"/>
          </w:rPr>
          <w:t xml:space="preserve">of the virus </w:t>
        </w:r>
      </w:ins>
      <w:r w:rsidRPr="000B3CAB">
        <w:rPr>
          <w:rFonts w:ascii="Times New Roman" w:hAnsi="Times New Roman" w:cs="Times New Roman"/>
          <w:sz w:val="24"/>
          <w:szCs w:val="24"/>
        </w:rPr>
        <w:t>within a facility (</w:t>
      </w:r>
      <w:proofErr w:type="gramStart"/>
      <w:r w:rsidRPr="000B3CAB">
        <w:rPr>
          <w:rFonts w:ascii="Times New Roman" w:hAnsi="Times New Roman" w:cs="Times New Roman"/>
          <w:sz w:val="24"/>
          <w:szCs w:val="24"/>
        </w:rPr>
        <w:t>e.g.</w:t>
      </w:r>
      <w:proofErr w:type="gramEnd"/>
      <w:r w:rsidR="000B3CAB" w:rsidRPr="000B3CAB">
        <w:rPr>
          <w:rFonts w:ascii="Times New Roman" w:hAnsi="Times New Roman" w:cs="Times New Roman"/>
          <w:sz w:val="24"/>
          <w:szCs w:val="24"/>
        </w:rPr>
        <w:t xml:space="preserve"> </w:t>
      </w:r>
      <w:del w:id="402" w:author="Hoover, Christopher M" w:date="2021-08-19T11:08:00Z">
        <w:r w:rsidR="000B3CAB" w:rsidRPr="000B3CAB" w:rsidDel="00DB37A9">
          <w:rPr>
            <w:rFonts w:ascii="Times New Roman" w:hAnsi="Times New Roman" w:cs="Times New Roman"/>
            <w:sz w:val="24"/>
            <w:szCs w:val="24"/>
          </w:rPr>
          <w:delText>rapid variant transmission</w:delText>
        </w:r>
      </w:del>
      <w:ins w:id="403" w:author="Hoover, Christopher M" w:date="2021-08-19T11:08:00Z">
        <w:r w:rsidR="00DB37A9">
          <w:rPr>
            <w:rFonts w:ascii="Times New Roman" w:hAnsi="Times New Roman" w:cs="Times New Roman"/>
            <w:sz w:val="24"/>
            <w:szCs w:val="24"/>
          </w:rPr>
          <w:t>highly transmissible variants</w:t>
        </w:r>
      </w:ins>
      <w:r w:rsidR="000B3CAB" w:rsidRPr="000B3CAB">
        <w:rPr>
          <w:rFonts w:ascii="Times New Roman" w:hAnsi="Times New Roman" w:cs="Times New Roman"/>
          <w:sz w:val="24"/>
          <w:szCs w:val="24"/>
        </w:rPr>
        <w:t>,</w:t>
      </w:r>
      <w:r w:rsidRPr="000B3CAB">
        <w:rPr>
          <w:rFonts w:ascii="Times New Roman" w:hAnsi="Times New Roman" w:cs="Times New Roman"/>
          <w:sz w:val="24"/>
          <w:szCs w:val="24"/>
        </w:rPr>
        <w:t xml:space="preserve"> low vaccination rates, </w:t>
      </w:r>
      <w:r w:rsidR="000B3CAB" w:rsidRPr="000B3CAB">
        <w:rPr>
          <w:rFonts w:ascii="Times New Roman" w:hAnsi="Times New Roman" w:cs="Times New Roman"/>
          <w:sz w:val="24"/>
          <w:szCs w:val="24"/>
        </w:rPr>
        <w:t>inadequate</w:t>
      </w:r>
      <w:r w:rsidRPr="000B3CAB">
        <w:rPr>
          <w:rFonts w:ascii="Times New Roman" w:hAnsi="Times New Roman" w:cs="Times New Roman"/>
          <w:sz w:val="24"/>
          <w:szCs w:val="24"/>
        </w:rPr>
        <w:t xml:space="preserve"> </w:t>
      </w:r>
      <w:r w:rsidR="000B3CAB" w:rsidRPr="000B3CAB">
        <w:rPr>
          <w:rFonts w:ascii="Times New Roman" w:hAnsi="Times New Roman" w:cs="Times New Roman"/>
          <w:sz w:val="24"/>
          <w:szCs w:val="24"/>
        </w:rPr>
        <w:t>mitigation practices</w:t>
      </w:r>
      <w:r w:rsidRPr="000B3CAB">
        <w:rPr>
          <w:rFonts w:ascii="Times New Roman" w:hAnsi="Times New Roman" w:cs="Times New Roman"/>
          <w:sz w:val="24"/>
          <w:szCs w:val="24"/>
        </w:rPr>
        <w:t xml:space="preserve">). </w:t>
      </w:r>
      <w:r w:rsidR="008831C2" w:rsidRPr="000B3CAB">
        <w:rPr>
          <w:rFonts w:ascii="Times New Roman" w:eastAsiaTheme="minorEastAsia" w:hAnsi="Times New Roman" w:cs="Times New Roman"/>
          <w:sz w:val="24"/>
          <w:szCs w:val="24"/>
        </w:rPr>
        <w:t xml:space="preserve">Lower thresholds than one </w:t>
      </w:r>
      <w:r w:rsidR="00410BFC">
        <w:rPr>
          <w:rFonts w:ascii="Times New Roman" w:eastAsiaTheme="minorEastAsia" w:hAnsi="Times New Roman" w:cs="Times New Roman"/>
          <w:sz w:val="24"/>
          <w:szCs w:val="24"/>
        </w:rPr>
        <w:t>expected infection event</w:t>
      </w:r>
      <w:r w:rsidR="008831C2" w:rsidRPr="000B3CAB">
        <w:rPr>
          <w:rFonts w:ascii="Times New Roman" w:eastAsiaTheme="minorEastAsia" w:hAnsi="Times New Roman" w:cs="Times New Roman"/>
          <w:sz w:val="24"/>
          <w:szCs w:val="24"/>
        </w:rPr>
        <w:t xml:space="preserve"> </w:t>
      </w:r>
      <w:r w:rsidR="00085D6B" w:rsidRPr="000B3CAB">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00CA4738" w:rsidRPr="000B3CAB">
        <w:rPr>
          <w:rFonts w:ascii="Times New Roman" w:eastAsiaTheme="minorEastAsia" w:hAnsi="Times New Roman" w:cs="Times New Roman"/>
          <w:sz w:val="24"/>
          <w:szCs w:val="24"/>
        </w:rPr>
        <w:t>estimated</w:t>
      </w:r>
      <w:r w:rsidR="00085D6B" w:rsidRPr="000B3CAB">
        <w:rPr>
          <w:rFonts w:ascii="Times New Roman" w:eastAsiaTheme="minorEastAsia" w:hAnsi="Times New Roman" w:cs="Times New Roman"/>
          <w:sz w:val="24"/>
          <w:szCs w:val="24"/>
        </w:rPr>
        <w:t xml:space="preserve"> </w:t>
      </w:r>
      <w:r w:rsidR="00D44DE9" w:rsidRPr="000B3CAB">
        <w:rPr>
          <w:rFonts w:ascii="Times New Roman" w:eastAsiaTheme="minorEastAsia" w:hAnsi="Times New Roman" w:cs="Times New Roman"/>
          <w:sz w:val="24"/>
          <w:szCs w:val="24"/>
        </w:rPr>
        <w:t>46</w:t>
      </w:r>
      <w:r w:rsidR="001012D6" w:rsidRPr="000B3CAB">
        <w:rPr>
          <w:rFonts w:ascii="Times New Roman" w:eastAsiaTheme="minorEastAsia" w:hAnsi="Times New Roman" w:cs="Times New Roman"/>
          <w:sz w:val="24"/>
          <w:szCs w:val="24"/>
        </w:rPr>
        <w:t xml:space="preserve">% of </w:t>
      </w:r>
      <w:r w:rsidR="00D44DE9" w:rsidRPr="000B3CAB">
        <w:rPr>
          <w:rFonts w:ascii="Times New Roman" w:eastAsiaTheme="minorEastAsia" w:hAnsi="Times New Roman" w:cs="Times New Roman"/>
          <w:sz w:val="24"/>
          <w:szCs w:val="24"/>
        </w:rPr>
        <w:t>118</w:t>
      </w:r>
      <w:r w:rsidR="00CA4738" w:rsidRPr="000B3CAB">
        <w:rPr>
          <w:rFonts w:ascii="Times New Roman" w:eastAsiaTheme="minorEastAsia" w:hAnsi="Times New Roman" w:cs="Times New Roman"/>
          <w:sz w:val="24"/>
          <w:szCs w:val="24"/>
        </w:rPr>
        <w:t xml:space="preserve"> </w:t>
      </w:r>
      <w:r w:rsidR="001012D6" w:rsidRPr="000B3CAB">
        <w:rPr>
          <w:rFonts w:ascii="Times New Roman" w:eastAsiaTheme="minorEastAsia" w:hAnsi="Times New Roman" w:cs="Times New Roman"/>
          <w:sz w:val="24"/>
          <w:szCs w:val="24"/>
        </w:rPr>
        <w:t>introductions</w:t>
      </w:r>
      <w:r w:rsidR="00480EC3">
        <w:rPr>
          <w:rFonts w:ascii="Times New Roman" w:eastAsiaTheme="minorEastAsia" w:hAnsi="Times New Roman" w:cs="Times New Roman"/>
          <w:sz w:val="24"/>
          <w:szCs w:val="24"/>
        </w:rPr>
        <w:t xml:space="preserve"> into resident populations</w:t>
      </w:r>
      <w:r w:rsidR="001012D6" w:rsidRPr="000B3CAB">
        <w:rPr>
          <w:rFonts w:ascii="Times New Roman" w:eastAsiaTheme="minorEastAsia" w:hAnsi="Times New Roman" w:cs="Times New Roman"/>
          <w:sz w:val="24"/>
          <w:szCs w:val="24"/>
        </w:rPr>
        <w:t xml:space="preserve"> </w:t>
      </w:r>
      <w:r w:rsidR="00CA4738" w:rsidRPr="000B3CAB">
        <w:rPr>
          <w:rFonts w:ascii="Times New Roman" w:eastAsiaTheme="minorEastAsia" w:hAnsi="Times New Roman" w:cs="Times New Roman"/>
          <w:sz w:val="24"/>
          <w:szCs w:val="24"/>
        </w:rPr>
        <w:t>from April 2020</w:t>
      </w:r>
      <w:ins w:id="404" w:author="Hoover, Christopher M" w:date="2021-08-19T11:09:00Z">
        <w:r w:rsidR="00DB37A9">
          <w:rPr>
            <w:rFonts w:ascii="Times New Roman" w:eastAsiaTheme="minorEastAsia" w:hAnsi="Times New Roman" w:cs="Times New Roman"/>
            <w:sz w:val="24"/>
            <w:szCs w:val="24"/>
          </w:rPr>
          <w:t xml:space="preserve"> </w:t>
        </w:r>
      </w:ins>
      <w:del w:id="405" w:author="Zhao, Guixiang (Grace) (CDC/ONDIEH/NCCDPHP)" w:date="2021-08-17T16:43:00Z">
        <w:r w:rsidR="00CA4738" w:rsidRPr="000B3CAB" w:rsidDel="00DA7B9F">
          <w:rPr>
            <w:rFonts w:ascii="Times New Roman" w:eastAsiaTheme="minorEastAsia" w:hAnsi="Times New Roman" w:cs="Times New Roman"/>
            <w:sz w:val="24"/>
            <w:szCs w:val="24"/>
          </w:rPr>
          <w:delText>-</w:delText>
        </w:r>
      </w:del>
      <w:ins w:id="406" w:author="Zhao, Guixiang (Grace) (CDC/ONDIEH/NCCDPHP)" w:date="2021-08-17T16:43:00Z">
        <w:r w:rsidR="00DA7B9F">
          <w:rPr>
            <w:rFonts w:ascii="Times New Roman" w:eastAsiaTheme="minorEastAsia" w:hAnsi="Times New Roman" w:cs="Times New Roman"/>
            <w:sz w:val="24"/>
            <w:szCs w:val="24"/>
          </w:rPr>
          <w:t xml:space="preserve">to </w:t>
        </w:r>
      </w:ins>
      <w:r w:rsidR="00CA4738" w:rsidRPr="000B3CAB">
        <w:rPr>
          <w:rFonts w:ascii="Times New Roman" w:eastAsiaTheme="minorEastAsia" w:hAnsi="Times New Roman" w:cs="Times New Roman"/>
          <w:sz w:val="24"/>
          <w:szCs w:val="24"/>
        </w:rPr>
        <w:t xml:space="preserve">March 2021 across 35 facilities </w:t>
      </w:r>
      <w:r w:rsidR="001012D6" w:rsidRPr="000B3CAB">
        <w:rPr>
          <w:rFonts w:ascii="Times New Roman" w:eastAsiaTheme="minorEastAsia" w:hAnsi="Times New Roman" w:cs="Times New Roman"/>
          <w:sz w:val="24"/>
          <w:szCs w:val="24"/>
        </w:rPr>
        <w:t>resulted in</w:t>
      </w:r>
      <w:r w:rsidR="00085D6B" w:rsidRPr="000B3CAB">
        <w:rPr>
          <w:rFonts w:ascii="Times New Roman" w:eastAsiaTheme="minorEastAsia" w:hAnsi="Times New Roman" w:cs="Times New Roman"/>
          <w:sz w:val="24"/>
          <w:szCs w:val="24"/>
        </w:rPr>
        <w:t xml:space="preserve"> outbreaks of greater than 10 resident cases </w:t>
      </w:r>
      <w:r w:rsidR="00085D6B" w:rsidRPr="000B3CAB">
        <w:rPr>
          <w:rFonts w:ascii="Times New Roman" w:eastAsiaTheme="minorEastAsia" w:hAnsi="Times New Roman" w:cs="Times New Roman"/>
          <w:sz w:val="24"/>
          <w:szCs w:val="24"/>
        </w:rPr>
        <w:fldChar w:fldCharType="begin"/>
      </w:r>
      <w:r w:rsidR="005D11A5">
        <w:rPr>
          <w:rFonts w:ascii="Times New Roman" w:eastAsiaTheme="minorEastAsia" w:hAnsi="Times New Roman" w:cs="Times New Roman"/>
          <w:sz w:val="24"/>
          <w:szCs w:val="24"/>
        </w:rPr>
        <w:instrText xml:space="preserve"> ADDIN ZOTERO_ITEM CSL_CITATION {"citationID":"utNV9vHb","properties":{"formattedCitation":"(28)","plainCitation":"(28)","dontUpdate":true,"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sidRPr="000B3CAB">
        <w:rPr>
          <w:rFonts w:ascii="Times New Roman" w:eastAsiaTheme="minorEastAsia" w:hAnsi="Times New Roman" w:cs="Times New Roman"/>
          <w:sz w:val="24"/>
          <w:szCs w:val="24"/>
        </w:rPr>
        <w:fldChar w:fldCharType="separate"/>
      </w:r>
      <w:r w:rsidR="00D3542D">
        <w:rPr>
          <w:rFonts w:ascii="Times New Roman" w:eastAsiaTheme="minorEastAsia" w:hAnsi="Times New Roman" w:cs="Times New Roman"/>
          <w:noProof/>
          <w:sz w:val="24"/>
          <w:szCs w:val="24"/>
        </w:rPr>
        <w:t>(</w:t>
      </w:r>
      <w:ins w:id="407" w:author="Fukunaga, Rena (CDC/DDPHSIS/CGH/DGHT)" w:date="2021-08-19T12:22:00Z">
        <w:r w:rsidR="00C13FF1">
          <w:rPr>
            <w:rFonts w:ascii="Times New Roman" w:eastAsiaTheme="minorEastAsia" w:hAnsi="Times New Roman" w:cs="Times New Roman"/>
            <w:noProof/>
            <w:sz w:val="24"/>
            <w:szCs w:val="24"/>
          </w:rPr>
          <w:t>31</w:t>
        </w:r>
      </w:ins>
      <w:del w:id="408" w:author="Fukunaga, Rena (CDC/DDPHSIS/CGH/DGHT)" w:date="2021-08-19T12:22:00Z">
        <w:r w:rsidR="00D3542D" w:rsidDel="00C13FF1">
          <w:rPr>
            <w:rFonts w:ascii="Times New Roman" w:eastAsiaTheme="minorEastAsia" w:hAnsi="Times New Roman" w:cs="Times New Roman"/>
            <w:noProof/>
            <w:sz w:val="24"/>
            <w:szCs w:val="24"/>
          </w:rPr>
          <w:delText>28</w:delText>
        </w:r>
      </w:del>
      <w:r w:rsidR="00D3542D">
        <w:rPr>
          <w:rFonts w:ascii="Times New Roman" w:eastAsiaTheme="minorEastAsia" w:hAnsi="Times New Roman" w:cs="Times New Roman"/>
          <w:noProof/>
          <w:sz w:val="24"/>
          <w:szCs w:val="24"/>
        </w:rPr>
        <w:t>)</w:t>
      </w:r>
      <w:r w:rsidR="00085D6B" w:rsidRPr="000B3CAB">
        <w:rPr>
          <w:rFonts w:ascii="Times New Roman" w:eastAsiaTheme="minorEastAsia" w:hAnsi="Times New Roman" w:cs="Times New Roman"/>
          <w:sz w:val="24"/>
          <w:szCs w:val="24"/>
        </w:rPr>
        <w:fldChar w:fldCharType="end"/>
      </w:r>
      <w:r w:rsidR="00D44DE9" w:rsidRPr="000B3CAB">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and limited testing resources</w:t>
      </w:r>
      <w:r w:rsidR="00085D6B" w:rsidRPr="000B3CAB">
        <w:rPr>
          <w:rFonts w:ascii="Times New Roman" w:eastAsiaTheme="minorEastAsia" w:hAnsi="Times New Roman" w:cs="Times New Roman"/>
          <w:sz w:val="24"/>
          <w:szCs w:val="24"/>
        </w:rPr>
        <w:t>.</w:t>
      </w:r>
    </w:p>
    <w:p w14:paraId="387B11C5" w14:textId="77777777" w:rsidR="00192622" w:rsidRPr="000B3CAB" w:rsidRDefault="00192622" w:rsidP="00690A47">
      <w:pPr>
        <w:spacing w:line="480" w:lineRule="auto"/>
        <w:ind w:firstLine="720"/>
        <w:rPr>
          <w:rFonts w:ascii="Times New Roman" w:hAnsi="Times New Roman" w:cs="Times New Roman"/>
          <w:sz w:val="24"/>
          <w:szCs w:val="24"/>
        </w:rPr>
      </w:pPr>
      <w:r w:rsidRPr="000B3CAB">
        <w:rPr>
          <w:rFonts w:ascii="Times New Roman" w:eastAsiaTheme="minorEastAsia" w:hAnsi="Times New Roman" w:cs="Times New Roman"/>
          <w:sz w:val="24"/>
          <w:szCs w:val="24"/>
        </w:rPr>
        <w:t>We also present the incremental test effectiveness ratio (ITER) as a per-test measure of effectiveness for 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frequency.</w:t>
      </w:r>
    </w:p>
    <w:p w14:paraId="314FFA2B" w14:textId="3AF75E42"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w:t>
      </w:r>
      <w:r w:rsidR="00480EC3">
        <w:rPr>
          <w:rFonts w:ascii="Times New Roman" w:hAnsi="Times New Roman" w:cs="Times New Roman"/>
          <w:sz w:val="24"/>
          <w:szCs w:val="24"/>
        </w:rPr>
        <w:t>though</w:t>
      </w:r>
      <w:r w:rsidRPr="000B3CAB">
        <w:rPr>
          <w:rFonts w:ascii="Times New Roman" w:hAnsi="Times New Roman" w:cs="Times New Roman"/>
          <w:sz w:val="24"/>
          <w:szCs w:val="24"/>
        </w:rPr>
        <w:t xml:space="preserve">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w:t>
      </w:r>
      <w:r w:rsidRPr="000B3CAB">
        <w:rPr>
          <w:rFonts w:ascii="Times New Roman" w:hAnsi="Times New Roman" w:cs="Times New Roman"/>
          <w:sz w:val="24"/>
          <w:szCs w:val="24"/>
        </w:rPr>
        <w:lastRenderedPageBreak/>
        <w:t>should be implemented to prevent SAS-CoV</w:t>
      </w:r>
      <w:ins w:id="409" w:author="Zhao, Guixiang (Grace) (CDC/ONDIEH/NCCDPHP)" w:date="2021-08-17T16:45:00Z">
        <w:r w:rsidR="00DA7B9F">
          <w:rPr>
            <w:rFonts w:ascii="Times New Roman" w:hAnsi="Times New Roman" w:cs="Times New Roman"/>
            <w:sz w:val="24"/>
            <w:szCs w:val="24"/>
          </w:rPr>
          <w:t>-</w:t>
        </w:r>
      </w:ins>
      <w:r w:rsidRPr="000B3CAB">
        <w:rPr>
          <w:rFonts w:ascii="Times New Roman" w:hAnsi="Times New Roman" w:cs="Times New Roman"/>
          <w:sz w:val="24"/>
          <w:szCs w:val="24"/>
        </w:rPr>
        <w:t xml:space="preserve">2 </w:t>
      </w:r>
      <w:r w:rsidR="00480EC3">
        <w:rPr>
          <w:rFonts w:ascii="Times New Roman" w:hAnsi="Times New Roman" w:cs="Times New Roman"/>
          <w:sz w:val="24"/>
          <w:szCs w:val="24"/>
        </w:rPr>
        <w:t>infections</w:t>
      </w:r>
      <w:r w:rsidRPr="000B3CAB">
        <w:rPr>
          <w:rFonts w:ascii="Times New Roman" w:hAnsi="Times New Roman" w:cs="Times New Roman"/>
          <w:sz w:val="24"/>
          <w:szCs w:val="24"/>
        </w:rPr>
        <w:t xml:space="preserve"> in congregate facilities. Universal masking, </w:t>
      </w:r>
      <w:ins w:id="410" w:author="Hoover, Christopher M" w:date="2021-08-19T11:11:00Z">
        <w:r w:rsidR="00DB37A9">
          <w:rPr>
            <w:rFonts w:ascii="Times New Roman" w:hAnsi="Times New Roman" w:cs="Times New Roman"/>
            <w:sz w:val="24"/>
            <w:szCs w:val="24"/>
          </w:rPr>
          <w:t>rapid isolation of COVID-19 cases, quarantine of individuals with high risk exposures</w:t>
        </w:r>
        <w:r w:rsidR="00DB37A9" w:rsidRPr="000B3CAB">
          <w:rPr>
            <w:rFonts w:ascii="Times New Roman" w:hAnsi="Times New Roman" w:cs="Times New Roman"/>
            <w:sz w:val="24"/>
            <w:szCs w:val="24"/>
          </w:rPr>
          <w:t xml:space="preserve">, </w:t>
        </w:r>
      </w:ins>
      <w:del w:id="411" w:author="Hoover, Christopher M" w:date="2021-08-19T11:11:00Z">
        <w:r w:rsidR="00F43EF9" w:rsidRPr="000B3CAB" w:rsidDel="00DB37A9">
          <w:rPr>
            <w:rFonts w:ascii="Times New Roman" w:hAnsi="Times New Roman" w:cs="Times New Roman"/>
            <w:sz w:val="24"/>
            <w:szCs w:val="24"/>
          </w:rPr>
          <w:delText>medical</w:delText>
        </w:r>
        <w:r w:rsidR="00B7244D" w:rsidRPr="000B3CAB" w:rsidDel="00DB37A9">
          <w:rPr>
            <w:rFonts w:ascii="Times New Roman" w:hAnsi="Times New Roman" w:cs="Times New Roman"/>
            <w:sz w:val="24"/>
            <w:szCs w:val="24"/>
          </w:rPr>
          <w:delText xml:space="preserve"> </w:delText>
        </w:r>
        <w:r w:rsidRPr="000B3CAB" w:rsidDel="00DB37A9">
          <w:rPr>
            <w:rFonts w:ascii="Times New Roman" w:hAnsi="Times New Roman" w:cs="Times New Roman"/>
            <w:sz w:val="24"/>
            <w:szCs w:val="24"/>
          </w:rPr>
          <w:delText xml:space="preserve">isolation </w:delText>
        </w:r>
        <w:r w:rsidR="00F43EF9" w:rsidRPr="000B3CAB" w:rsidDel="00DB37A9">
          <w:rPr>
            <w:rFonts w:ascii="Times New Roman" w:hAnsi="Times New Roman" w:cs="Times New Roman"/>
            <w:sz w:val="24"/>
            <w:szCs w:val="24"/>
          </w:rPr>
          <w:delText>and quarantine</w:delText>
        </w:r>
        <w:r w:rsidRPr="000B3CAB" w:rsidDel="00DB37A9">
          <w:rPr>
            <w:rFonts w:ascii="Times New Roman" w:hAnsi="Times New Roman" w:cs="Times New Roman"/>
            <w:sz w:val="24"/>
            <w:szCs w:val="24"/>
          </w:rPr>
          <w:delText>,</w:delText>
        </w:r>
        <w:r w:rsidR="00F43EF9" w:rsidRPr="000B3CAB" w:rsidDel="00DB37A9">
          <w:rPr>
            <w:rFonts w:ascii="Times New Roman" w:hAnsi="Times New Roman" w:cs="Times New Roman"/>
            <w:sz w:val="24"/>
            <w:szCs w:val="24"/>
          </w:rPr>
          <w:delText xml:space="preserve"> </w:delText>
        </w:r>
      </w:del>
      <w:r w:rsidR="00F43EF9" w:rsidRPr="000B3CAB">
        <w:rPr>
          <w:rFonts w:ascii="Times New Roman" w:hAnsi="Times New Roman" w:cs="Times New Roman"/>
          <w:sz w:val="24"/>
          <w:szCs w:val="24"/>
        </w:rPr>
        <w:t xml:space="preserve">avoiding crowds, </w:t>
      </w:r>
      <w:ins w:id="412" w:author="Zhao, Guixiang (Grace) (CDC/ONDIEH/NCCDPHP)" w:date="2021-08-17T16:45:00Z">
        <w:r w:rsidR="00E43895">
          <w:rPr>
            <w:rFonts w:ascii="Times New Roman" w:hAnsi="Times New Roman" w:cs="Times New Roman"/>
            <w:sz w:val="24"/>
            <w:szCs w:val="24"/>
          </w:rPr>
          <w:t>physical distanc</w:t>
        </w:r>
      </w:ins>
      <w:ins w:id="413" w:author="Zhao, Guixiang (Grace) (CDC/ONDIEH/NCCDPHP)" w:date="2021-08-17T17:26:00Z">
        <w:r w:rsidR="00C522BA">
          <w:rPr>
            <w:rFonts w:ascii="Times New Roman" w:hAnsi="Times New Roman" w:cs="Times New Roman"/>
            <w:sz w:val="24"/>
            <w:szCs w:val="24"/>
          </w:rPr>
          <w:t>ing</w:t>
        </w:r>
      </w:ins>
      <w:ins w:id="414" w:author="Zhao, Guixiang (Grace) (CDC/ONDIEH/NCCDPHP)" w:date="2021-08-17T16:45:00Z">
        <w:r w:rsidR="00E43895">
          <w:rPr>
            <w:rFonts w:ascii="Times New Roman" w:hAnsi="Times New Roman" w:cs="Times New Roman"/>
            <w:sz w:val="24"/>
            <w:szCs w:val="24"/>
          </w:rPr>
          <w:t xml:space="preserve">, </w:t>
        </w:r>
      </w:ins>
      <w:r w:rsidR="00F43EF9" w:rsidRPr="000B3CAB">
        <w:rPr>
          <w:rFonts w:ascii="Times New Roman" w:hAnsi="Times New Roman" w:cs="Times New Roman"/>
          <w:sz w:val="24"/>
          <w:szCs w:val="24"/>
        </w:rPr>
        <w:t>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nd </w:t>
      </w:r>
      <w:r w:rsidR="00F43EF9" w:rsidRPr="000B3CAB">
        <w:rPr>
          <w:rFonts w:ascii="Times New Roman" w:hAnsi="Times New Roman" w:cs="Times New Roman"/>
          <w:sz w:val="24"/>
          <w:szCs w:val="24"/>
        </w:rPr>
        <w:t xml:space="preserve">facility-wide </w:t>
      </w:r>
      <w:r w:rsidRPr="000B3CAB">
        <w:rPr>
          <w:rFonts w:ascii="Times New Roman" w:hAnsi="Times New Roman" w:cs="Times New Roman"/>
          <w:sz w:val="24"/>
          <w:szCs w:val="24"/>
        </w:rPr>
        <w:t xml:space="preserve">vaccination all play an important role in </w:t>
      </w:r>
      <w:r w:rsidR="00F43EF9" w:rsidRPr="000B3CAB">
        <w:rPr>
          <w:rFonts w:ascii="Times New Roman" w:hAnsi="Times New Roman" w:cs="Times New Roman"/>
          <w:sz w:val="24"/>
          <w:szCs w:val="24"/>
        </w:rPr>
        <w:t xml:space="preserve">mitigating COVID-19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correctional 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agDYeFf","properties":{"formattedCitation":"(29)","plainCitation":"(29)","dontUpdate":true,"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w:t>
      </w:r>
      <w:ins w:id="415" w:author="Fukunaga, Rena (CDC/DDPHSIS/CGH/DGHT)" w:date="2021-08-19T12:23:00Z">
        <w:r w:rsidR="00C13FF1">
          <w:rPr>
            <w:rFonts w:ascii="Times New Roman" w:hAnsi="Times New Roman" w:cs="Times New Roman"/>
            <w:noProof/>
            <w:sz w:val="24"/>
            <w:szCs w:val="24"/>
          </w:rPr>
          <w:t>32</w:t>
        </w:r>
      </w:ins>
      <w:del w:id="416" w:author="Fukunaga, Rena (CDC/DDPHSIS/CGH/DGHT)" w:date="2021-08-19T12:23:00Z">
        <w:r w:rsidR="002D4CDB" w:rsidDel="00C13FF1">
          <w:rPr>
            <w:rFonts w:ascii="Times New Roman" w:hAnsi="Times New Roman" w:cs="Times New Roman"/>
            <w:noProof/>
            <w:sz w:val="24"/>
            <w:szCs w:val="24"/>
          </w:rPr>
          <w:delText>29</w:delText>
        </w:r>
      </w:del>
      <w:r w:rsidR="002D4CDB">
        <w:rPr>
          <w:rFonts w:ascii="Times New Roman" w:hAnsi="Times New Roman" w:cs="Times New Roman"/>
          <w:noProof/>
          <w:sz w:val="24"/>
          <w:szCs w:val="24"/>
        </w:rPr>
        <w:t>)</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 xml:space="preserve">However, </w:t>
      </w:r>
      <w:r w:rsidR="00480EC3">
        <w:rPr>
          <w:rFonts w:ascii="Times New Roman" w:hAnsi="Times New Roman" w:cs="Times New Roman"/>
          <w:sz w:val="24"/>
          <w:szCs w:val="24"/>
        </w:rPr>
        <w:t xml:space="preserve">sometimes </w:t>
      </w:r>
      <w:r w:rsidR="00F42835" w:rsidRPr="000B3CAB">
        <w:rPr>
          <w:rFonts w:ascii="Times New Roman" w:hAnsi="Times New Roman" w:cs="Times New Roman"/>
          <w:sz w:val="24"/>
          <w:szCs w:val="24"/>
        </w:rPr>
        <w:t>l</w:t>
      </w:r>
      <w:r w:rsidR="00F43EF9" w:rsidRPr="000B3CAB">
        <w:rPr>
          <w:rFonts w:ascii="Times New Roman" w:hAnsi="Times New Roman" w:cs="Times New Roman"/>
          <w:sz w:val="24"/>
          <w:szCs w:val="24"/>
        </w:rPr>
        <w:t xml:space="preserve">ow vaccine acceptance rates among both residents and staff in correctional settings coupled with </w:t>
      </w:r>
      <w:del w:id="417" w:author="Hoover, Christopher M" w:date="2021-08-19T11:12:00Z">
        <w:r w:rsidR="00F43EF9" w:rsidRPr="000B3CAB" w:rsidDel="00DB37A9">
          <w:rPr>
            <w:rFonts w:ascii="Times New Roman" w:hAnsi="Times New Roman" w:cs="Times New Roman"/>
            <w:sz w:val="24"/>
            <w:szCs w:val="24"/>
          </w:rPr>
          <w:delText>a rapidly spreading</w:delText>
        </w:r>
      </w:del>
      <w:ins w:id="418" w:author="Hoover, Christopher M" w:date="2021-08-19T11:12:00Z">
        <w:r w:rsidR="00DB37A9">
          <w:rPr>
            <w:rFonts w:ascii="Times New Roman" w:hAnsi="Times New Roman" w:cs="Times New Roman"/>
            <w:sz w:val="24"/>
            <w:szCs w:val="24"/>
          </w:rPr>
          <w:t>more transmissible</w:t>
        </w:r>
      </w:ins>
      <w:r w:rsidR="00F43EF9" w:rsidRPr="000B3CAB">
        <w:rPr>
          <w:rFonts w:ascii="Times New Roman" w:hAnsi="Times New Roman" w:cs="Times New Roman"/>
          <w:sz w:val="24"/>
          <w:szCs w:val="24"/>
        </w:rPr>
        <w:t xml:space="preserve"> </w:t>
      </w:r>
      <w:del w:id="419" w:author="Zhao, Guixiang (Grace) (CDC/ONDIEH/NCCDPHP)" w:date="2021-08-17T16:46:00Z">
        <w:r w:rsidR="00F43EF9" w:rsidRPr="000B3CAB" w:rsidDel="00E43895">
          <w:rPr>
            <w:rFonts w:ascii="Times New Roman" w:hAnsi="Times New Roman" w:cs="Times New Roman"/>
            <w:sz w:val="24"/>
            <w:szCs w:val="24"/>
          </w:rPr>
          <w:delText>COVID-19</w:delText>
        </w:r>
      </w:del>
      <w:ins w:id="420" w:author="Zhao, Guixiang (Grace) (CDC/ONDIEH/NCCDPHP)" w:date="2021-08-17T16:46:00Z">
        <w:r w:rsidR="00E43895">
          <w:rPr>
            <w:rFonts w:ascii="Times New Roman" w:hAnsi="Times New Roman" w:cs="Times New Roman"/>
            <w:sz w:val="24"/>
            <w:szCs w:val="24"/>
          </w:rPr>
          <w:t>SARS-CoV-2</w:t>
        </w:r>
      </w:ins>
      <w:r w:rsidR="00F43EF9" w:rsidRPr="000B3CAB">
        <w:rPr>
          <w:rFonts w:ascii="Times New Roman" w:hAnsi="Times New Roman" w:cs="Times New Roman"/>
          <w:sz w:val="24"/>
          <w:szCs w:val="24"/>
        </w:rPr>
        <w:t xml:space="preserve"> variant</w:t>
      </w:r>
      <w:ins w:id="421" w:author="Zhao, Guixiang (Grace) (CDC/ONDIEH/NCCDPHP)" w:date="2021-08-17T16:47:00Z">
        <w:r w:rsidR="00E43895">
          <w:rPr>
            <w:rFonts w:ascii="Times New Roman" w:hAnsi="Times New Roman" w:cs="Times New Roman"/>
            <w:sz w:val="24"/>
            <w:szCs w:val="24"/>
          </w:rPr>
          <w:t>s</w:t>
        </w:r>
      </w:ins>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for early identification of COVID-19 cases (including breakthroughs)</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77CF404B" w14:textId="34ADE0D7" w:rsidR="008E3B72" w:rsidRPr="000B3CAB" w:rsidRDefault="002E1A9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he exclusion of </w:t>
      </w:r>
      <w:commentRangeStart w:id="422"/>
      <w:del w:id="423" w:author="Hoover, Christopher M" w:date="2021-08-19T11:13:00Z">
        <w:r w:rsidRPr="000B3CAB" w:rsidDel="00DB37A9">
          <w:rPr>
            <w:rFonts w:ascii="Times New Roman" w:hAnsi="Times New Roman" w:cs="Times New Roman"/>
            <w:sz w:val="24"/>
            <w:szCs w:val="24"/>
          </w:rPr>
          <w:delText xml:space="preserve">these </w:delText>
        </w:r>
      </w:del>
      <w:r w:rsidRPr="000B3CAB">
        <w:rPr>
          <w:rFonts w:ascii="Times New Roman" w:hAnsi="Times New Roman" w:cs="Times New Roman"/>
          <w:sz w:val="24"/>
          <w:szCs w:val="24"/>
        </w:rPr>
        <w:t xml:space="preserve">additional </w:t>
      </w:r>
      <w:ins w:id="424" w:author="Hoover, Christopher M" w:date="2021-08-19T11:13:00Z">
        <w:r w:rsidR="00DB37A9">
          <w:rPr>
            <w:rFonts w:ascii="Times New Roman" w:hAnsi="Times New Roman" w:cs="Times New Roman"/>
            <w:sz w:val="24"/>
            <w:szCs w:val="24"/>
          </w:rPr>
          <w:t xml:space="preserve">control </w:t>
        </w:r>
      </w:ins>
      <w:r w:rsidRPr="000B3CAB">
        <w:rPr>
          <w:rFonts w:ascii="Times New Roman" w:hAnsi="Times New Roman" w:cs="Times New Roman"/>
          <w:sz w:val="24"/>
          <w:szCs w:val="24"/>
        </w:rPr>
        <w:t>interventions</w:t>
      </w:r>
      <w:commentRangeEnd w:id="422"/>
      <w:r w:rsidR="007C49CA">
        <w:rPr>
          <w:rStyle w:val="CommentReference"/>
          <w:rFonts w:ascii="Times New Roman" w:hAnsi="Times New Roman" w:cs="Times New Roman"/>
        </w:rPr>
        <w:commentReference w:id="422"/>
      </w:r>
      <w:r w:rsidRPr="000B3CAB">
        <w:rPr>
          <w:rFonts w:ascii="Times New Roman" w:hAnsi="Times New Roman" w:cs="Times New Roman"/>
          <w:sz w:val="24"/>
          <w:szCs w:val="24"/>
        </w:rPr>
        <w:t xml:space="preserve"> is a </w:t>
      </w:r>
      <w:del w:id="425" w:author="Hoover, Christopher M" w:date="2021-08-19T11:13:00Z">
        <w:r w:rsidR="00652FDF" w:rsidRPr="000B3CAB" w:rsidDel="00DB37A9">
          <w:rPr>
            <w:rFonts w:ascii="Times New Roman" w:hAnsi="Times New Roman" w:cs="Times New Roman"/>
            <w:sz w:val="24"/>
            <w:szCs w:val="24"/>
          </w:rPr>
          <w:delText xml:space="preserve">potential </w:delText>
        </w:r>
      </w:del>
      <w:r w:rsidR="00652FDF" w:rsidRPr="000B3CAB">
        <w:rPr>
          <w:rFonts w:ascii="Times New Roman" w:hAnsi="Times New Roman" w:cs="Times New Roman"/>
          <w:sz w:val="24"/>
          <w:szCs w:val="24"/>
        </w:rPr>
        <w:t>limitation</w:t>
      </w:r>
      <w:ins w:id="426" w:author="Hoover, Christopher M" w:date="2021-08-19T11:13:00Z">
        <w:r w:rsidR="00DB37A9">
          <w:rPr>
            <w:rFonts w:ascii="Times New Roman" w:hAnsi="Times New Roman" w:cs="Times New Roman"/>
            <w:sz w:val="24"/>
            <w:szCs w:val="24"/>
          </w:rPr>
          <w:t xml:space="preserve"> of our model</w:t>
        </w:r>
      </w:ins>
      <w:del w:id="427" w:author="Hoover, Christopher M" w:date="2021-08-19T11:13:00Z">
        <w:r w:rsidR="00652FDF" w:rsidRPr="000B3CAB" w:rsidDel="00DB37A9">
          <w:rPr>
            <w:rFonts w:ascii="Times New Roman" w:hAnsi="Times New Roman" w:cs="Times New Roman"/>
            <w:sz w:val="24"/>
            <w:szCs w:val="24"/>
          </w:rPr>
          <w:delText xml:space="preserve">, </w:delText>
        </w:r>
      </w:del>
      <w:ins w:id="428" w:author="Hoover, Christopher M" w:date="2021-08-19T11:13:00Z">
        <w:r w:rsidR="00DB37A9">
          <w:rPr>
            <w:rFonts w:ascii="Times New Roman" w:hAnsi="Times New Roman" w:cs="Times New Roman"/>
            <w:sz w:val="24"/>
            <w:szCs w:val="24"/>
          </w:rPr>
          <w:t>.</w:t>
        </w:r>
        <w:r w:rsidR="00DB37A9" w:rsidRPr="000B3CAB">
          <w:rPr>
            <w:rFonts w:ascii="Times New Roman" w:hAnsi="Times New Roman" w:cs="Times New Roman"/>
            <w:sz w:val="24"/>
            <w:szCs w:val="24"/>
          </w:rPr>
          <w:t xml:space="preserve"> </w:t>
        </w:r>
      </w:ins>
      <w:del w:id="429" w:author="Hoover, Christopher M" w:date="2021-08-19T11:13:00Z">
        <w:r w:rsidR="00652FDF" w:rsidRPr="000B3CAB" w:rsidDel="00DB37A9">
          <w:rPr>
            <w:rFonts w:ascii="Times New Roman" w:hAnsi="Times New Roman" w:cs="Times New Roman"/>
            <w:sz w:val="24"/>
            <w:szCs w:val="24"/>
          </w:rPr>
          <w:delText>however</w:delText>
        </w:r>
      </w:del>
      <w:ins w:id="430" w:author="Hoover, Christopher M" w:date="2021-08-19T11:13:00Z">
        <w:r w:rsidR="00DB37A9">
          <w:rPr>
            <w:rFonts w:ascii="Times New Roman" w:hAnsi="Times New Roman" w:cs="Times New Roman"/>
            <w:sz w:val="24"/>
            <w:szCs w:val="24"/>
          </w:rPr>
          <w:t>H</w:t>
        </w:r>
        <w:r w:rsidR="00DB37A9" w:rsidRPr="000B3CAB">
          <w:rPr>
            <w:rFonts w:ascii="Times New Roman" w:hAnsi="Times New Roman" w:cs="Times New Roman"/>
            <w:sz w:val="24"/>
            <w:szCs w:val="24"/>
          </w:rPr>
          <w:t>owever</w:t>
        </w:r>
      </w:ins>
      <w:r w:rsidR="00652FDF" w:rsidRPr="000B3CAB">
        <w:rPr>
          <w:rFonts w:ascii="Times New Roman" w:hAnsi="Times New Roman" w:cs="Times New Roman"/>
          <w:sz w:val="24"/>
          <w:szCs w:val="24"/>
        </w:rPr>
        <w:t>,</w:t>
      </w:r>
      <w:ins w:id="431" w:author="Hoover, Christopher M" w:date="2021-08-19T11:13:00Z">
        <w:r w:rsidR="00802357">
          <w:rPr>
            <w:rFonts w:ascii="Times New Roman" w:hAnsi="Times New Roman" w:cs="Times New Roman"/>
            <w:sz w:val="24"/>
            <w:szCs w:val="24"/>
          </w:rPr>
          <w:t xml:space="preserve"> if additional control interventions were implemented,</w:t>
        </w:r>
      </w:ins>
      <w:r w:rsidR="00652FDF"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del w:id="432" w:author="Hoover, Christopher M" w:date="2021-08-19T11:14:00Z">
        <w:r w:rsidR="00B7244D" w:rsidRPr="000B3CAB" w:rsidDel="00802357">
          <w:rPr>
            <w:rFonts w:ascii="Times New Roman" w:hAnsi="Times New Roman" w:cs="Times New Roman"/>
            <w:sz w:val="24"/>
            <w:szCs w:val="24"/>
          </w:rPr>
          <w:delText>them</w:delText>
        </w:r>
        <w:r w:rsidR="00652FDF" w:rsidRPr="000B3CAB" w:rsidDel="00802357">
          <w:rPr>
            <w:rFonts w:ascii="Times New Roman" w:hAnsi="Times New Roman" w:cs="Times New Roman"/>
            <w:sz w:val="24"/>
            <w:szCs w:val="24"/>
          </w:rPr>
          <w:delText xml:space="preserve"> to lead to simple proportional reductions in the simulated number of transmission events in a facility.</w:delText>
        </w:r>
        <w:r w:rsidRPr="000B3CAB" w:rsidDel="00802357">
          <w:rPr>
            <w:rFonts w:ascii="Times New Roman" w:hAnsi="Times New Roman" w:cs="Times New Roman"/>
            <w:sz w:val="24"/>
            <w:szCs w:val="24"/>
          </w:rPr>
          <w:delText xml:space="preserve"> We therefore expect consistent relative findings</w:delText>
        </w:r>
      </w:del>
      <w:ins w:id="433" w:author="Hoover, Christopher M" w:date="2021-08-19T11:14:00Z">
        <w:r w:rsidR="00802357">
          <w:rPr>
            <w:rFonts w:ascii="Times New Roman" w:hAnsi="Times New Roman" w:cs="Times New Roman"/>
            <w:sz w:val="24"/>
            <w:szCs w:val="24"/>
          </w:rPr>
          <w:t>qualitative trends in the expected number of transmission ev</w:t>
        </w:r>
      </w:ins>
      <w:ins w:id="434" w:author="Hoover, Christopher M" w:date="2021-08-19T11:15:00Z">
        <w:r w:rsidR="00802357">
          <w:rPr>
            <w:rFonts w:ascii="Times New Roman" w:hAnsi="Times New Roman" w:cs="Times New Roman"/>
            <w:sz w:val="24"/>
            <w:szCs w:val="24"/>
          </w:rPr>
          <w:t xml:space="preserve">ents </w:t>
        </w:r>
      </w:ins>
      <w:ins w:id="435" w:author="Hoover, Christopher M" w:date="2021-08-19T11:14:00Z">
        <w:r w:rsidR="00802357">
          <w:rPr>
            <w:rFonts w:ascii="Times New Roman" w:hAnsi="Times New Roman" w:cs="Times New Roman"/>
            <w:sz w:val="24"/>
            <w:szCs w:val="24"/>
          </w:rPr>
          <w:t>to persist</w:t>
        </w:r>
      </w:ins>
      <w:r w:rsidRPr="000B3CAB">
        <w:rPr>
          <w:rFonts w:ascii="Times New Roman" w:hAnsi="Times New Roman" w:cs="Times New Roman"/>
          <w:sz w:val="24"/>
          <w:szCs w:val="24"/>
        </w:rPr>
        <w:t xml:space="preserve"> between testing strategies and frequencies across different transmission scenarios. An additional limitation is that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FA3FA4">
        <w:rPr>
          <w:rFonts w:ascii="Times New Roman" w:hAnsi="Times New Roman" w:cs="Times New Roman"/>
          <w:sz w:val="24"/>
          <w:szCs w:val="24"/>
        </w:rPr>
        <w:t>Furthermore, we assume that the probability density function of the triangle distribution is an accurate representation of SARS-CoV</w:t>
      </w:r>
      <w:ins w:id="436" w:author="Zhao, Guixiang (Grace) (CDC/ONDIEH/NCCDPHP)" w:date="2021-08-17T16:50:00Z">
        <w:r w:rsidR="00457C9A">
          <w:rPr>
            <w:rFonts w:ascii="Times New Roman" w:hAnsi="Times New Roman" w:cs="Times New Roman"/>
            <w:sz w:val="24"/>
            <w:szCs w:val="24"/>
          </w:rPr>
          <w:t>-</w:t>
        </w:r>
      </w:ins>
      <w:r w:rsidR="00FA3FA4">
        <w:rPr>
          <w:rFonts w:ascii="Times New Roman" w:hAnsi="Times New Roman" w:cs="Times New Roman"/>
          <w:sz w:val="24"/>
          <w:szCs w:val="24"/>
        </w:rPr>
        <w:t xml:space="preserve">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ExLB6O8R","properties":{"formattedCitation":"(15,18)","plainCitation":"(15,18)","dontUpdate":true,"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3542D">
        <w:rPr>
          <w:rFonts w:ascii="Times New Roman" w:hAnsi="Times New Roman" w:cs="Times New Roman"/>
          <w:noProof/>
          <w:sz w:val="24"/>
          <w:szCs w:val="24"/>
        </w:rPr>
        <w:t>(</w:t>
      </w:r>
      <w:ins w:id="437" w:author="Fukunaga, Rena (CDC/DDPHSIS/CGH/DGHT)" w:date="2021-08-19T12:23:00Z">
        <w:r w:rsidR="00C13FF1">
          <w:rPr>
            <w:rFonts w:ascii="Times New Roman" w:hAnsi="Times New Roman" w:cs="Times New Roman"/>
            <w:noProof/>
            <w:sz w:val="24"/>
            <w:szCs w:val="24"/>
          </w:rPr>
          <w:t>18</w:t>
        </w:r>
      </w:ins>
      <w:del w:id="438" w:author="Fukunaga, Rena (CDC/DDPHSIS/CGH/DGHT)" w:date="2021-08-19T12:23:00Z">
        <w:r w:rsidR="00D3542D" w:rsidDel="00C13FF1">
          <w:rPr>
            <w:rFonts w:ascii="Times New Roman" w:hAnsi="Times New Roman" w:cs="Times New Roman"/>
            <w:noProof/>
            <w:sz w:val="24"/>
            <w:szCs w:val="24"/>
          </w:rPr>
          <w:delText>15</w:delText>
        </w:r>
      </w:del>
      <w:r w:rsidR="00D3542D">
        <w:rPr>
          <w:rFonts w:ascii="Times New Roman" w:hAnsi="Times New Roman" w:cs="Times New Roman"/>
          <w:noProof/>
          <w:sz w:val="24"/>
          <w:szCs w:val="24"/>
        </w:rPr>
        <w:t>,</w:t>
      </w:r>
      <w:ins w:id="439" w:author="Fukunaga, Rena (CDC/DDPHSIS/CGH/DGHT)" w:date="2021-08-19T12:23:00Z">
        <w:r w:rsidR="00C13FF1">
          <w:rPr>
            <w:rFonts w:ascii="Times New Roman" w:hAnsi="Times New Roman" w:cs="Times New Roman"/>
            <w:noProof/>
            <w:sz w:val="24"/>
            <w:szCs w:val="24"/>
          </w:rPr>
          <w:t>21</w:t>
        </w:r>
      </w:ins>
      <w:del w:id="440" w:author="Fukunaga, Rena (CDC/DDPHSIS/CGH/DGHT)" w:date="2021-08-19T12:23:00Z">
        <w:r w:rsidR="00D3542D" w:rsidDel="00C13FF1">
          <w:rPr>
            <w:rFonts w:ascii="Times New Roman" w:hAnsi="Times New Roman" w:cs="Times New Roman"/>
            <w:noProof/>
            <w:sz w:val="24"/>
            <w:szCs w:val="24"/>
          </w:rPr>
          <w:delText>18</w:delText>
        </w:r>
      </w:del>
      <w:r w:rsidR="00D3542D">
        <w:rPr>
          <w:rFonts w:ascii="Times New Roman" w:hAnsi="Times New Roman" w:cs="Times New Roman"/>
          <w:noProof/>
          <w:sz w:val="24"/>
          <w:szCs w:val="24"/>
        </w:rPr>
        <w:t>)</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xml:space="preserve">, other distributions or functions may also be applicabl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w:t>
      </w:r>
      <w:r w:rsidR="0008785C" w:rsidRPr="000B3CAB">
        <w:rPr>
          <w:rFonts w:ascii="Times New Roman" w:hAnsi="Times New Roman" w:cs="Times New Roman"/>
          <w:sz w:val="24"/>
          <w:szCs w:val="24"/>
        </w:rPr>
        <w:lastRenderedPageBreak/>
        <w:t xml:space="preserve">can increase rapidly, necessitating a corresponding increase in test frequency. Furthermore, some staff may be more or less likely to acquire infection in the community or in the facility based on compliance with </w:t>
      </w:r>
      <w:commentRangeStart w:id="441"/>
      <w:commentRangeStart w:id="442"/>
      <w:del w:id="443" w:author="Fukunaga, Rena (CDC/DDPHSIS/CGH/DGHT)" w:date="2021-08-19T11:28:00Z">
        <w:r w:rsidR="0008785C" w:rsidRPr="000B3CAB" w:rsidDel="00A92432">
          <w:rPr>
            <w:rFonts w:ascii="Times New Roman" w:hAnsi="Times New Roman" w:cs="Times New Roman"/>
            <w:sz w:val="24"/>
            <w:szCs w:val="24"/>
          </w:rPr>
          <w:delText xml:space="preserve">social </w:delText>
        </w:r>
      </w:del>
      <w:ins w:id="444" w:author="Fukunaga, Rena (CDC/DDPHSIS/CGH/DGHT)" w:date="2021-08-19T11:28:00Z">
        <w:r w:rsidR="00A92432">
          <w:rPr>
            <w:rFonts w:ascii="Times New Roman" w:hAnsi="Times New Roman" w:cs="Times New Roman"/>
            <w:sz w:val="24"/>
            <w:szCs w:val="24"/>
          </w:rPr>
          <w:t>physical</w:t>
        </w:r>
        <w:r w:rsidR="00A92432" w:rsidRPr="000B3CAB">
          <w:rPr>
            <w:rFonts w:ascii="Times New Roman" w:hAnsi="Times New Roman" w:cs="Times New Roman"/>
            <w:sz w:val="24"/>
            <w:szCs w:val="24"/>
          </w:rPr>
          <w:t xml:space="preserve"> </w:t>
        </w:r>
      </w:ins>
      <w:r w:rsidR="0008785C" w:rsidRPr="000B3CAB">
        <w:rPr>
          <w:rFonts w:ascii="Times New Roman" w:hAnsi="Times New Roman" w:cs="Times New Roman"/>
          <w:sz w:val="24"/>
          <w:szCs w:val="24"/>
        </w:rPr>
        <w:t>distancing</w:t>
      </w:r>
      <w:commentRangeEnd w:id="441"/>
      <w:r w:rsidR="00CA503C">
        <w:rPr>
          <w:rStyle w:val="CommentReference"/>
          <w:rFonts w:ascii="Times New Roman" w:hAnsi="Times New Roman" w:cs="Times New Roman"/>
        </w:rPr>
        <w:commentReference w:id="441"/>
      </w:r>
      <w:commentRangeEnd w:id="442"/>
      <w:r w:rsidR="00A92432">
        <w:rPr>
          <w:rStyle w:val="CommentReference"/>
          <w:rFonts w:ascii="Times New Roman" w:hAnsi="Times New Roman" w:cs="Times New Roman"/>
        </w:rPr>
        <w:commentReference w:id="442"/>
      </w:r>
      <w:r w:rsidR="0008785C" w:rsidRPr="000B3CAB">
        <w:rPr>
          <w:rFonts w:ascii="Times New Roman" w:hAnsi="Times New Roman" w:cs="Times New Roman"/>
          <w:sz w:val="24"/>
          <w:szCs w:val="24"/>
        </w:rPr>
        <w:t xml:space="preserve"> and masking policies, their household structure, and other behavioral factors.</w:t>
      </w:r>
    </w:p>
    <w:p w14:paraId="3ECDDF0C" w14:textId="55DEF055" w:rsidR="00DE268B" w:rsidRPr="000B3CAB" w:rsidRDefault="00F371A2"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00D07C11" w:rsidRPr="000B3CAB">
        <w:rPr>
          <w:rFonts w:ascii="Times New Roman" w:hAnsi="Times New Roman" w:cs="Times New Roman"/>
          <w:sz w:val="24"/>
          <w:szCs w:val="24"/>
        </w:rPr>
        <w:t xml:space="preserve"> in which outbreaks sparked by </w:t>
      </w:r>
      <w:proofErr w:type="spellStart"/>
      <w:r w:rsidR="00D07C11" w:rsidRPr="000B3CAB">
        <w:rPr>
          <w:rFonts w:ascii="Times New Roman" w:hAnsi="Times New Roman" w:cs="Times New Roman"/>
          <w:sz w:val="24"/>
          <w:szCs w:val="24"/>
        </w:rPr>
        <w:t>staff</w:t>
      </w:r>
      <w:proofErr w:type="spellEnd"/>
      <w:r w:rsidR="00D07C11" w:rsidRPr="000B3CAB">
        <w:rPr>
          <w:rFonts w:ascii="Times New Roman" w:hAnsi="Times New Roman" w:cs="Times New Roman"/>
          <w:sz w:val="24"/>
          <w:szCs w:val="24"/>
        </w:rPr>
        <w:t xml:space="preserve"> </w:t>
      </w:r>
      <w:r w:rsidR="00480EC3">
        <w:rPr>
          <w:rFonts w:ascii="Times New Roman" w:hAnsi="Times New Roman" w:cs="Times New Roman"/>
          <w:sz w:val="24"/>
          <w:szCs w:val="24"/>
        </w:rPr>
        <w:t>infections</w:t>
      </w:r>
      <w:r w:rsidR="00D07C11" w:rsidRPr="000B3CAB">
        <w:rPr>
          <w:rFonts w:ascii="Times New Roman" w:hAnsi="Times New Roman" w:cs="Times New Roman"/>
          <w:sz w:val="24"/>
          <w:szCs w:val="24"/>
        </w:rPr>
        <w:t xml:space="preserve"> are a hazard</w:t>
      </w:r>
      <w:r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t>Other applicable settings may include the introduction of hospital acquired infections from newly admitted patients or from hospital staff</w:t>
      </w:r>
      <w:r w:rsidR="00A53230">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IMuEHSgG","properties":{"formattedCitation":"(30)","plainCitation":"(30)","dontUpdate":true,"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2D4CDB">
        <w:rPr>
          <w:rFonts w:ascii="Times New Roman" w:hAnsi="Times New Roman" w:cs="Times New Roman"/>
          <w:noProof/>
          <w:sz w:val="24"/>
          <w:szCs w:val="24"/>
        </w:rPr>
        <w:t>(3</w:t>
      </w:r>
      <w:ins w:id="445" w:author="Fukunaga, Rena (CDC/DDPHSIS/CGH/DGHT)" w:date="2021-08-19T12:23:00Z">
        <w:r w:rsidR="00C13FF1">
          <w:rPr>
            <w:rFonts w:ascii="Times New Roman" w:hAnsi="Times New Roman" w:cs="Times New Roman"/>
            <w:noProof/>
            <w:sz w:val="24"/>
            <w:szCs w:val="24"/>
          </w:rPr>
          <w:t>3</w:t>
        </w:r>
      </w:ins>
      <w:del w:id="446" w:author="Fukunaga, Rena (CDC/DDPHSIS/CGH/DGHT)" w:date="2021-08-19T12:23:00Z">
        <w:r w:rsidR="002D4CDB" w:rsidDel="00C13FF1">
          <w:rPr>
            <w:rFonts w:ascii="Times New Roman" w:hAnsi="Times New Roman" w:cs="Times New Roman"/>
            <w:noProof/>
            <w:sz w:val="24"/>
            <w:szCs w:val="24"/>
          </w:rPr>
          <w:delText>0</w:delText>
        </w:r>
      </w:del>
      <w:r w:rsidR="002D4CDB">
        <w:rPr>
          <w:rFonts w:ascii="Times New Roman" w:hAnsi="Times New Roman" w:cs="Times New Roman"/>
          <w:noProof/>
          <w:sz w:val="24"/>
          <w:szCs w:val="24"/>
        </w:rPr>
        <w:t>)</w:t>
      </w:r>
      <w:r w:rsidR="00A53230">
        <w:rPr>
          <w:rFonts w:ascii="Times New Roman" w:hAnsi="Times New Roman" w:cs="Times New Roman"/>
          <w:sz w:val="24"/>
          <w:szCs w:val="24"/>
        </w:rPr>
        <w:fldChar w:fldCharType="end"/>
      </w:r>
      <w:r w:rsidR="003B5E4B" w:rsidRPr="000B3CAB">
        <w:rPr>
          <w:rFonts w:ascii="Times New Roman" w:hAnsi="Times New Roman" w:cs="Times New Roman"/>
          <w:sz w:val="24"/>
          <w:szCs w:val="24"/>
        </w:rPr>
        <w:t>, introduction of other respiratory pathogens such as influenza or pertussis into congregate settings</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cl9ZRcR6","properties":{"formattedCitation":"(31)","plainCitation":"(31)","dontUpdate":true,"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w:t>
      </w:r>
      <w:ins w:id="447" w:author="Fukunaga, Rena (CDC/DDPHSIS/CGH/DGHT)" w:date="2021-08-19T12:23:00Z">
        <w:r w:rsidR="00C13FF1">
          <w:rPr>
            <w:rFonts w:ascii="Times New Roman" w:hAnsi="Times New Roman" w:cs="Times New Roman"/>
            <w:noProof/>
            <w:sz w:val="24"/>
            <w:szCs w:val="24"/>
          </w:rPr>
          <w:t>4</w:t>
        </w:r>
      </w:ins>
      <w:del w:id="448" w:author="Fukunaga, Rena (CDC/DDPHSIS/CGH/DGHT)" w:date="2021-08-19T12:23:00Z">
        <w:r w:rsidR="002D4CDB" w:rsidDel="00C13FF1">
          <w:rPr>
            <w:rFonts w:ascii="Times New Roman" w:hAnsi="Times New Roman" w:cs="Times New Roman"/>
            <w:noProof/>
            <w:sz w:val="24"/>
            <w:szCs w:val="24"/>
          </w:rPr>
          <w:delText>1</w:delText>
        </w:r>
      </w:del>
      <w:r w:rsidR="002D4CDB">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00B7244D" w:rsidRPr="000B3CAB">
        <w:rPr>
          <w:rFonts w:ascii="Times New Roman" w:hAnsi="Times New Roman" w:cs="Times New Roman"/>
          <w:sz w:val="24"/>
          <w:szCs w:val="24"/>
        </w:rPr>
        <w:t>or tuberculosis transmission between communities and populations experiencing incarceration</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qSeS13oJ","properties":{"formattedCitation":"(32)","plainCitation":"(32)","dontUpdate":true,"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w:t>
      </w:r>
      <w:ins w:id="449" w:author="Fukunaga, Rena (CDC/DDPHSIS/CGH/DGHT)" w:date="2021-08-19T12:23:00Z">
        <w:r w:rsidR="00C13FF1">
          <w:rPr>
            <w:rFonts w:ascii="Times New Roman" w:hAnsi="Times New Roman" w:cs="Times New Roman"/>
            <w:noProof/>
            <w:sz w:val="24"/>
            <w:szCs w:val="24"/>
          </w:rPr>
          <w:t>5</w:t>
        </w:r>
      </w:ins>
      <w:del w:id="450" w:author="Fukunaga, Rena (CDC/DDPHSIS/CGH/DGHT)" w:date="2021-08-19T12:23:00Z">
        <w:r w:rsidR="002D4CDB" w:rsidDel="00C13FF1">
          <w:rPr>
            <w:rFonts w:ascii="Times New Roman" w:hAnsi="Times New Roman" w:cs="Times New Roman"/>
            <w:noProof/>
            <w:sz w:val="24"/>
            <w:szCs w:val="24"/>
          </w:rPr>
          <w:delText>2</w:delText>
        </w:r>
      </w:del>
      <w:r w:rsidR="002D4CDB">
        <w:rPr>
          <w:rFonts w:ascii="Times New Roman" w:hAnsi="Times New Roman" w:cs="Times New Roman"/>
          <w:noProof/>
          <w:sz w:val="24"/>
          <w:szCs w:val="24"/>
        </w:rPr>
        <w:t>)</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00D07C11" w:rsidRPr="000B3CAB">
        <w:rPr>
          <w:rFonts w:ascii="Times New Roman" w:hAnsi="Times New Roman" w:cs="Times New Roman"/>
          <w:sz w:val="24"/>
          <w:szCs w:val="24"/>
        </w:rPr>
        <w:t xml:space="preserve">key </w:t>
      </w:r>
      <w:r w:rsidR="003B5E4B"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00D07C11"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003B5E4B" w:rsidRPr="000B3CAB">
        <w:rPr>
          <w:rFonts w:ascii="Times New Roman" w:hAnsi="Times New Roman" w:cs="Times New Roman"/>
          <w:sz w:val="24"/>
          <w:szCs w:val="24"/>
        </w:rPr>
        <w:t xml:space="preserve">estimate the impact of nonpharmaceutical interventions such as asymptomatic screening </w:t>
      </w:r>
      <w:r w:rsidR="003B5E4B" w:rsidRPr="000B3CAB">
        <w:rPr>
          <w:rFonts w:ascii="Times New Roman" w:hAnsi="Times New Roman" w:cs="Times New Roman"/>
          <w:sz w:val="24"/>
          <w:szCs w:val="24"/>
        </w:rPr>
        <w:fldChar w:fldCharType="begin"/>
      </w:r>
      <w:r w:rsidR="005D11A5">
        <w:rPr>
          <w:rFonts w:ascii="Times New Roman" w:hAnsi="Times New Roman" w:cs="Times New Roman"/>
          <w:sz w:val="24"/>
          <w:szCs w:val="24"/>
        </w:rPr>
        <w:instrText xml:space="preserve"> ADDIN ZOTERO_ITEM CSL_CITATION {"citationID":"Z9n67MKQ","properties":{"formattedCitation":"(14)","plainCitation":"(14)","dontUpdate":true,"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3542D">
        <w:rPr>
          <w:rFonts w:ascii="Times New Roman" w:hAnsi="Times New Roman" w:cs="Times New Roman"/>
          <w:noProof/>
          <w:sz w:val="24"/>
          <w:szCs w:val="24"/>
        </w:rPr>
        <w:t>(1</w:t>
      </w:r>
      <w:ins w:id="451" w:author="Fukunaga, Rena (CDC/DDPHSIS/CGH/DGHT)" w:date="2021-08-19T12:23:00Z">
        <w:r w:rsidR="00C13FF1">
          <w:rPr>
            <w:rFonts w:ascii="Times New Roman" w:hAnsi="Times New Roman" w:cs="Times New Roman"/>
            <w:noProof/>
            <w:sz w:val="24"/>
            <w:szCs w:val="24"/>
          </w:rPr>
          <w:t>7</w:t>
        </w:r>
      </w:ins>
      <w:del w:id="452" w:author="Fukunaga, Rena (CDC/DDPHSIS/CGH/DGHT)" w:date="2021-08-19T12:23:00Z">
        <w:r w:rsidR="00D3542D" w:rsidDel="00C13FF1">
          <w:rPr>
            <w:rFonts w:ascii="Times New Roman" w:hAnsi="Times New Roman" w:cs="Times New Roman"/>
            <w:noProof/>
            <w:sz w:val="24"/>
            <w:szCs w:val="24"/>
          </w:rPr>
          <w:delText>4</w:delText>
        </w:r>
      </w:del>
      <w:r w:rsidR="00D3542D">
        <w:rPr>
          <w:rFonts w:ascii="Times New Roman" w:hAnsi="Times New Roman" w:cs="Times New Roman"/>
          <w:noProof/>
          <w:sz w:val="24"/>
          <w:szCs w:val="24"/>
        </w:rPr>
        <w:t>)</w:t>
      </w:r>
      <w:r w:rsidR="003B5E4B" w:rsidRPr="000B3CAB">
        <w:rPr>
          <w:rFonts w:ascii="Times New Roman" w:hAnsi="Times New Roman" w:cs="Times New Roman"/>
          <w:sz w:val="24"/>
          <w:szCs w:val="24"/>
        </w:rPr>
        <w:fldChar w:fldCharType="end"/>
      </w:r>
      <w:r w:rsidR="003B5E4B" w:rsidRPr="000B3CAB">
        <w:rPr>
          <w:rFonts w:ascii="Times New Roman" w:hAnsi="Times New Roman" w:cs="Times New Roman"/>
          <w:sz w:val="24"/>
          <w:szCs w:val="24"/>
        </w:rPr>
        <w:t>. Pathogens that cause symptoms prior to infectiousness (</w:t>
      </w:r>
      <m:oMath>
        <m:sSub>
          <m:sSubPr>
            <m:ctrlPr>
              <w:ins w:id="453"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ins w:id="454" w:author="Hoover, Christopher M" w:date="2021-08-19T12:39:00Z">
                <w:rPr>
                  <w:rFonts w:ascii="Cambria Math" w:hAnsi="Cambria Math" w:cs="Times New Roman"/>
                  <w:i/>
                  <w:sz w:val="24"/>
                  <w:szCs w:val="24"/>
                </w:rPr>
              </w:ins>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003B5E4B" w:rsidRPr="000B3CAB">
        <w:rPr>
          <w:rFonts w:ascii="Times New Roman" w:hAnsi="Times New Roman" w:cs="Times New Roman"/>
          <w:sz w:val="24"/>
          <w:szCs w:val="24"/>
        </w:rPr>
        <w:t xml:space="preserve">), for instance, may be more effectively controlled at lower cost via symptom screening and subsequent isolation. </w:t>
      </w:r>
    </w:p>
    <w:p w14:paraId="74038987" w14:textId="1F464C3E" w:rsidR="00BD02C3" w:rsidRPr="000B3CAB" w:rsidRDefault="00BD02C3"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In conclusion, we have shown that aligning the timing of testing with regular working schedules for staff in congregate settings can substantially improve the efficacy of asymptomatic screening.</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w:t>
      </w:r>
      <w:r w:rsidR="009F7989" w:rsidRPr="000B3CAB">
        <w:rPr>
          <w:rFonts w:ascii="Times New Roman" w:hAnsi="Times New Roman" w:cs="Times New Roman"/>
          <w:sz w:val="24"/>
          <w:szCs w:val="24"/>
        </w:rPr>
        <w:t>high-risk</w:t>
      </w:r>
      <w:r w:rsidR="00251108" w:rsidRPr="000B3CAB">
        <w:rPr>
          <w:rFonts w:ascii="Times New Roman" w:hAnsi="Times New Roman" w:cs="Times New Roman"/>
          <w:sz w:val="24"/>
          <w:szCs w:val="24"/>
        </w:rPr>
        <w:t xml:space="preserve"> populations in congregate settings should </w:t>
      </w:r>
      <w:ins w:id="455" w:author="Hoover, Christopher M" w:date="2021-08-19T11:17:00Z">
        <w:r w:rsidR="00802357">
          <w:rPr>
            <w:rFonts w:ascii="Times New Roman" w:hAnsi="Times New Roman" w:cs="Times New Roman"/>
            <w:sz w:val="24"/>
            <w:szCs w:val="24"/>
          </w:rPr>
          <w:t>be al</w:t>
        </w:r>
      </w:ins>
      <w:ins w:id="456" w:author="Hoover, Christopher M" w:date="2021-08-19T11:18:00Z">
        <w:r w:rsidR="00802357">
          <w:rPr>
            <w:rFonts w:ascii="Times New Roman" w:hAnsi="Times New Roman" w:cs="Times New Roman"/>
            <w:sz w:val="24"/>
            <w:szCs w:val="24"/>
          </w:rPr>
          <w:t xml:space="preserve">igned with work schedules and should </w:t>
        </w:r>
      </w:ins>
      <w:r w:rsidR="00251108" w:rsidRPr="000B3CAB">
        <w:rPr>
          <w:rFonts w:ascii="Times New Roman" w:hAnsi="Times New Roman" w:cs="Times New Roman"/>
          <w:sz w:val="24"/>
          <w:szCs w:val="24"/>
        </w:rPr>
        <w:t xml:space="preserve">continue until </w:t>
      </w:r>
      <w:r w:rsidR="00B40165" w:rsidRPr="000B3CAB">
        <w:rPr>
          <w:rFonts w:ascii="Times New Roman" w:hAnsi="Times New Roman" w:cs="Times New Roman"/>
          <w:sz w:val="24"/>
          <w:szCs w:val="24"/>
        </w:rPr>
        <w:t xml:space="preserve">community </w:t>
      </w:r>
      <w:r w:rsidR="00B40165" w:rsidRPr="000B3CAB">
        <w:rPr>
          <w:rFonts w:ascii="Times New Roman" w:hAnsi="Times New Roman" w:cs="Times New Roman"/>
          <w:sz w:val="24"/>
          <w:szCs w:val="24"/>
        </w:rPr>
        <w:lastRenderedPageBreak/>
        <w:t>transmission or within-facility transmission potential are sufficiently reduced to prevent outbreaks.</w:t>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t>Acknowledgements</w:t>
      </w:r>
    </w:p>
    <w:p w14:paraId="287413B8" w14:textId="4A7C119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64AAC876" w14:textId="644A2143" w:rsidR="000C4642" w:rsidRPr="00E14288" w:rsidRDefault="000C4642" w:rsidP="00E14288">
      <w:pPr>
        <w:spacing w:line="480" w:lineRule="auto"/>
        <w:rPr>
          <w:rFonts w:ascii="Times New Roman" w:hAnsi="Times New Roman" w:cs="Times New Roman"/>
          <w:color w:val="000000"/>
          <w:sz w:val="24"/>
          <w:szCs w:val="24"/>
          <w:shd w:val="clear" w:color="auto" w:fill="FFFFFF"/>
        </w:r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4F221736" w14:textId="77777777" w:rsidR="008F141A" w:rsidRPr="008F141A" w:rsidRDefault="00D21B0A" w:rsidP="008F141A">
      <w:pPr>
        <w:pStyle w:val="Bibliography"/>
        <w:rPr>
          <w:rFonts w:ascii="Times New Roman" w:hAnsi="Times New Roman" w:cs="Times New Roman"/>
        </w:rPr>
      </w:pPr>
      <w:r>
        <w:rPr>
          <w:rFonts w:eastAsia="Times New Roman"/>
          <w:b/>
          <w:color w:val="000000"/>
          <w:sz w:val="24"/>
          <w:szCs w:val="24"/>
          <w:shd w:val="clear" w:color="auto" w:fill="FFFFFF"/>
          <w:lang w:eastAsia="zh-CN"/>
        </w:rPr>
        <w:fldChar w:fldCharType="begin"/>
      </w:r>
      <w:r w:rsidR="008F141A">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8F141A" w:rsidRPr="008F141A">
        <w:rPr>
          <w:rFonts w:ascii="Times New Roman" w:hAnsi="Times New Roman" w:cs="Times New Roman"/>
        </w:rPr>
        <w:t xml:space="preserve">1. </w:t>
      </w:r>
      <w:r w:rsidR="008F141A" w:rsidRPr="008F141A">
        <w:rPr>
          <w:rFonts w:ascii="Times New Roman" w:hAnsi="Times New Roman" w:cs="Times New Roman"/>
        </w:rPr>
        <w:tab/>
        <w:t>Chen MK, Chevalier JA, Long EF. Nursing home staff networks and COVID-19. PNAS [Internet]. 2021 Jan 5 [cited 2021 Jul 22];118(1). Available from: https://www.pnas.org/content/118/1/e2015455118</w:t>
      </w:r>
    </w:p>
    <w:p w14:paraId="69E14B8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 </w:t>
      </w:r>
      <w:r w:rsidRPr="008F141A">
        <w:rPr>
          <w:rFonts w:ascii="Times New Roman" w:hAnsi="Times New Roman" w:cs="Times New Roman"/>
        </w:rPr>
        <w:tab/>
        <w:t xml:space="preserve">Tobolowsky FA, Gonzales E, Self JL, Rao CY, Keating R, Marx GE, et al. COVID-19 Outbreak Among Three Affiliated Homeless Service Sites — King County, Washington, 2020. MMWR Morb Mortal Wkly Rep. 2020 May 1;69(17):523–6. </w:t>
      </w:r>
    </w:p>
    <w:p w14:paraId="031C77BB"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 </w:t>
      </w:r>
      <w:r w:rsidRPr="008F141A">
        <w:rPr>
          <w:rFonts w:ascii="Times New Roman" w:hAnsi="Times New Roman" w:cs="Times New Roman"/>
        </w:rPr>
        <w:tab/>
        <w:t>Imbert E, Kinley PM, Scarborough A, Cawley C, Sankaran M, Cox SN, et al. Coronavirus Disease 2019 Outbreak in a San Francisco Homeless Shelter. Clinical Infectious Diseases [Internet]. 2020 Aug 3 [cited 2021 Jun 30];(ciaa1071). Available from: https://doi.org/10.1093/cid/ciaa1071</w:t>
      </w:r>
    </w:p>
    <w:p w14:paraId="7629FF0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4. </w:t>
      </w:r>
      <w:r w:rsidRPr="008F141A">
        <w:rPr>
          <w:rFonts w:ascii="Times New Roman" w:hAnsi="Times New Roman" w:cs="Times New Roman"/>
        </w:rPr>
        <w:tab/>
        <w:t xml:space="preserve">Baggett TP, Keyes H, Sporn N, Gaeta JM. Prevalence of SARS-CoV-2 Infection in Residents of a Large Homeless Shelter in Boston. JAMA. 2020 Jun 2;323(21):2191. </w:t>
      </w:r>
    </w:p>
    <w:p w14:paraId="442A5F74"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5. </w:t>
      </w:r>
      <w:r w:rsidRPr="008F141A">
        <w:rPr>
          <w:rFonts w:ascii="Times New Roman" w:hAnsi="Times New Roman" w:cs="Times New Roman"/>
        </w:rPr>
        <w:tab/>
        <w:t xml:space="preserve">Mosites E, Parker EM, Clarke KEN, Gaeta JM, Baggett TP, Imbert E, et al. Assessment of SARS-CoV-2 Infection Prevalence in Homeless Shelters — Four U.S. Cities, March 27–April 15, 2020. MMWR Morb Mortal Wkly Rep. 2020 May 1;69(17):521–2. </w:t>
      </w:r>
    </w:p>
    <w:p w14:paraId="289CCBD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6. </w:t>
      </w:r>
      <w:r w:rsidRPr="008F141A">
        <w:rPr>
          <w:rFonts w:ascii="Times New Roman" w:hAnsi="Times New Roman" w:cs="Times New Roman"/>
        </w:rPr>
        <w:tab/>
        <w:t xml:space="preserve">Wallace M, Hagan L, Curran KG, Williams SP, Handanagic S, Bjork A, et al. COVID-19 in Correctional and Detention Facilities - United States, February-April 2020. MMWR Morb Mortal Wkly Rep. 2020 May 15;69(19):587–90. </w:t>
      </w:r>
    </w:p>
    <w:p w14:paraId="2245DE9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7. </w:t>
      </w:r>
      <w:r w:rsidRPr="008F141A">
        <w:rPr>
          <w:rFonts w:ascii="Times New Roman" w:hAnsi="Times New Roman" w:cs="Times New Roman"/>
        </w:rPr>
        <w:tab/>
        <w:t xml:space="preserve">Lewis NM, Salmanson AP, Price A, Risk I, Guymon C, Wisner M, et al. Community-Associated Outbreak of COVID-19 in a Correctional Facility - Utah, September 2020-January 2021. MMWR Morb Mortal Wkly Rep. 2021 Apr 2;70(13):467–72. </w:t>
      </w:r>
    </w:p>
    <w:p w14:paraId="6D79F424"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8. </w:t>
      </w:r>
      <w:r w:rsidRPr="008F141A">
        <w:rPr>
          <w:rFonts w:ascii="Times New Roman" w:hAnsi="Times New Roman" w:cs="Times New Roman"/>
        </w:rPr>
        <w:tab/>
        <w:t xml:space="preserve">Njuguna H, Wallace M, Simonson S, Tobolowsky FA, James AE, Bordelon K, et al. Serial Laboratory Testing for SARS-CoV-2 Infection Among Incarcerated and Detained Persons in a Correctional and Detention Facility — Louisiana, April–May 2020. MMWR Morb Mortal Wkly Rep. 2020 Jul 3;69(26):836–40. </w:t>
      </w:r>
    </w:p>
    <w:p w14:paraId="7A97F160"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9. </w:t>
      </w:r>
      <w:r w:rsidRPr="008F141A">
        <w:rPr>
          <w:rFonts w:ascii="Times New Roman" w:hAnsi="Times New Roman" w:cs="Times New Roman"/>
        </w:rPr>
        <w:tab/>
        <w:t xml:space="preserve">Chapman LAC, Kushel M, Cox SN, Scarborough A, Cawley C, Nguyen TQ, et al. Comparison of infection control strategies to reduce COVID-19 outbreaks in homeless shelters in the United States: a simulation study. BMC Med. 2021 May 7;19(1):116. </w:t>
      </w:r>
    </w:p>
    <w:p w14:paraId="3213EA16"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0. </w:t>
      </w:r>
      <w:r w:rsidRPr="008F141A">
        <w:rPr>
          <w:rFonts w:ascii="Times New Roman" w:hAnsi="Times New Roman" w:cs="Times New Roman"/>
        </w:rPr>
        <w:tab/>
        <w:t>Chin ET, Huynh BQ, Chapman LAC, Murrill M, Basu S, Lo NC. Frequency of Routine Testing for Coronavirus Disease 2019 (COVID-19) in High-risk Healthcare Environments to Reduce Outbreaks. Clin Infect Dis [Internet]. 2020 Oct 26 [cited 2021 Jun 30]; Available from: https://www.ncbi.nlm.nih.gov/pmc/articles/PMC7797732/</w:t>
      </w:r>
    </w:p>
    <w:p w14:paraId="41080B5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1. </w:t>
      </w:r>
      <w:r w:rsidRPr="008F141A">
        <w:rPr>
          <w:rFonts w:ascii="Times New Roman" w:hAnsi="Times New Roman" w:cs="Times New Roman"/>
        </w:rPr>
        <w:tab/>
        <w:t xml:space="preserve">Kiang MV, Chin ET, Huynh BQ, Chapman LAC, Rodríguez-Barraquer I, Greenhouse B, et al. Routine asymptomatic testing strategies for airline travel during the COVID-19 pandemic: a simulation study. The Lancet Infectious Diseases. 2021 Jul 1;21(7):929–38. </w:t>
      </w:r>
    </w:p>
    <w:p w14:paraId="6CA89931"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2. </w:t>
      </w:r>
      <w:r w:rsidRPr="008F141A">
        <w:rPr>
          <w:rFonts w:ascii="Times New Roman" w:hAnsi="Times New Roman" w:cs="Times New Roman"/>
        </w:rPr>
        <w:tab/>
        <w:t xml:space="preserve">Toblin RL, Cohen SI, Hagan LM. SARS-CoV-2 Infection Among Correctional Staff in the Federal Bureau of Prisons. Am J Public Health. 2021 Jun;111(6):1164–7. </w:t>
      </w:r>
    </w:p>
    <w:p w14:paraId="1B09E5AA"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lastRenderedPageBreak/>
        <w:t xml:space="preserve">13. </w:t>
      </w:r>
      <w:r w:rsidRPr="008F141A">
        <w:rPr>
          <w:rFonts w:ascii="Times New Roman" w:hAnsi="Times New Roman" w:cs="Times New Roman"/>
        </w:rPr>
        <w:tab/>
        <w:t>Centers for Disease Controla and Prevention. Interim Guidance for SARS-CoV-2 Testing in Correctional and Detention Facilities [Internet]. 2021 [cited 2021 Jul 21]. Available from: https://www.cdc.gov/coronavirus/2019-ncov/community/correction-detention/testing.html</w:t>
      </w:r>
    </w:p>
    <w:p w14:paraId="65BC5DC8"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4. </w:t>
      </w:r>
      <w:r w:rsidRPr="008F141A">
        <w:rPr>
          <w:rFonts w:ascii="Times New Roman" w:hAnsi="Times New Roman" w:cs="Times New Roman"/>
        </w:rPr>
        <w:tab/>
        <w:t xml:space="preserve">Brown CM, Vostok J, Johnson H, Burns M, Gharpure R, Sami S, et al. Outbreak of SARS-CoV-2 Infections, Including COVID-19 Vaccine Breakthrough Infections, Associated with Large Public Gatherings — Barnstable County, Massachusetts, July 2021. MMWR Morb Mortal Wkly Rep. 2021 Aug 6;70(31):1059–62. </w:t>
      </w:r>
    </w:p>
    <w:p w14:paraId="0666B640"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5. </w:t>
      </w:r>
      <w:r w:rsidRPr="008F141A">
        <w:rPr>
          <w:rFonts w:ascii="Times New Roman" w:hAnsi="Times New Roman" w:cs="Times New Roman"/>
        </w:rPr>
        <w:tab/>
        <w:t xml:space="preserve">Bergwerk M, Gonen T, Lustig Y, Amit S, Lipsitch M, Cohen C, et al. Covid-19 Breakthrough Infections in Vaccinated Health Care Workers. New England Journal of Medicine. 2021 Jul 28;0(0):null. </w:t>
      </w:r>
    </w:p>
    <w:p w14:paraId="2D6A5AA4"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6. </w:t>
      </w:r>
      <w:r w:rsidRPr="008F141A">
        <w:rPr>
          <w:rFonts w:ascii="Times New Roman" w:hAnsi="Times New Roman" w:cs="Times New Roman"/>
        </w:rPr>
        <w:tab/>
        <w:t xml:space="preserve">Brinkley-Rubinstein L, Peterson M, Martin R, Chan P, Berk J. Breakthrough SARS-CoV-2 Infections in Prison after Vaccination. N Engl J Med. 2021 Jul 7; </w:t>
      </w:r>
    </w:p>
    <w:p w14:paraId="6424118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7. </w:t>
      </w:r>
      <w:r w:rsidRPr="008F141A">
        <w:rPr>
          <w:rFonts w:ascii="Times New Roman" w:hAnsi="Times New Roman" w:cs="Times New Roman"/>
        </w:rPr>
        <w:tab/>
        <w:t xml:space="preserve">Peak CM, Childs LM, Grad YH, Buckee CO. Comparing nonpharmaceutical interventions for containing emerging epidemics. PNAS. 2017 Apr 11;114(15):4023–8. </w:t>
      </w:r>
    </w:p>
    <w:p w14:paraId="56C25578"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8. </w:t>
      </w:r>
      <w:r w:rsidRPr="008F141A">
        <w:rPr>
          <w:rFonts w:ascii="Times New Roman" w:hAnsi="Times New Roman" w:cs="Times New Roman"/>
        </w:rPr>
        <w:tab/>
        <w:t xml:space="preserve">Larremore DB, Wilder B, Lester E, Shehata S, Burke JM, Hay JA, et al. Test sensitivity is secondary to frequency and turnaround time for COVID-19 screening. Science Advances. 2021 Jan 1;7(1):eabd5393. </w:t>
      </w:r>
    </w:p>
    <w:p w14:paraId="7855B11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19. </w:t>
      </w:r>
      <w:r w:rsidRPr="008F141A">
        <w:rPr>
          <w:rFonts w:ascii="Times New Roman" w:hAnsi="Times New Roman" w:cs="Times New Roman"/>
        </w:rPr>
        <w:tab/>
        <w:t>Bender JK, Brandl M, Höhle M, Buchholz U, Zeitlmann N. Analysis of Asymptomatic and Presymptomatic Transmission in SARS-CoV-2 Outbreak, Germany, 2020 - Volume 27, Number 4—April 2021 - Emerging Infectious Diseases journal - CDC. [cited 2021 Jul 12]; Available from: https://wwwnc.cdc.gov/eid/article/27/4/20-4576_article</w:t>
      </w:r>
    </w:p>
    <w:p w14:paraId="0A787B2F"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0. </w:t>
      </w:r>
      <w:r w:rsidRPr="008F141A">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4B1A5ED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1. </w:t>
      </w:r>
      <w:r w:rsidRPr="008F141A">
        <w:rPr>
          <w:rFonts w:ascii="Times New Roman" w:hAnsi="Times New Roman" w:cs="Times New Roman"/>
        </w:rPr>
        <w:tab/>
        <w:t xml:space="preserve">He X, Lau EHY, Wu P, Deng X, Wang J, Hao X, et al. Temporal dynamics in viral shedding and transmissibility of COVID-19. Nat Med. 2020 May;26(5):672–5. </w:t>
      </w:r>
    </w:p>
    <w:p w14:paraId="4DB6253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2. </w:t>
      </w:r>
      <w:r w:rsidRPr="008F141A">
        <w:rPr>
          <w:rFonts w:ascii="Times New Roman" w:hAnsi="Times New Roman" w:cs="Times New Roman"/>
        </w:rPr>
        <w:tab/>
        <w:t xml:space="preserve">McAloon C, Collins Á, Hunt K, Barber A, Byrne AW, Butler F, et al. Incubation period of COVID-19: a rapid systematic review and meta-analysis of observational research. BMJ Open. 2020 Aug 1;10(8):e039652. </w:t>
      </w:r>
    </w:p>
    <w:p w14:paraId="5FBF9702"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3. </w:t>
      </w:r>
      <w:r w:rsidRPr="008F141A">
        <w:rPr>
          <w:rFonts w:ascii="Times New Roman" w:hAnsi="Times New Roman" w:cs="Times New Roman"/>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54111F9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4. </w:t>
      </w:r>
      <w:r w:rsidRPr="008F141A">
        <w:rPr>
          <w:rFonts w:ascii="Times New Roman" w:hAnsi="Times New Roman" w:cs="Times New Roman"/>
        </w:rPr>
        <w:tab/>
        <w:t xml:space="preserve">Pilarowski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2FF6957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5. </w:t>
      </w:r>
      <w:r w:rsidRPr="008F141A">
        <w:rPr>
          <w:rFonts w:ascii="Times New Roman" w:hAnsi="Times New Roman" w:cs="Times New Roman"/>
        </w:rPr>
        <w:tab/>
        <w:t xml:space="preserve">Pilarowski G, Marquez C, Rubio L, Peng J, Martinez J, Black D, et al. Field Performance and Public Health Response Using the BinaxNOWTM Rapid Severe Acute Respiratory Syndrome </w:t>
      </w:r>
      <w:r w:rsidRPr="008F141A">
        <w:rPr>
          <w:rFonts w:ascii="Times New Roman" w:hAnsi="Times New Roman" w:cs="Times New Roman"/>
        </w:rPr>
        <w:lastRenderedPageBreak/>
        <w:t>Coronavirus 2 (SARS-CoV-2) Antigen Detection Assay During Community-Based Testing. Clinical Infectious Diseases [Internet]. 2020 Dec 26 [cited 2021 Jul 14];(ciaa1890). Available from: https://doi.org/10.1093/cid/ciaa1890</w:t>
      </w:r>
    </w:p>
    <w:p w14:paraId="21D1B2E1"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6. </w:t>
      </w:r>
      <w:r w:rsidRPr="008F141A">
        <w:rPr>
          <w:rFonts w:ascii="Times New Roman" w:hAnsi="Times New Roman" w:cs="Times New Roman"/>
        </w:rPr>
        <w:tab/>
        <w:t xml:space="preserve">Frediani JK, Levy JM, Rao A, Bassit L, Figueroa J, Vos MB, et al. Multidisciplinary assessment of the Abbott BinaxNOW SARS-CoV-2 point-of-care antigen test in the context of emerging viral variants and self-administration. Sci Rep. 2021 Jul 16;11(1):14604. </w:t>
      </w:r>
    </w:p>
    <w:p w14:paraId="04C82CBF"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7. </w:t>
      </w:r>
      <w:r w:rsidRPr="008F141A">
        <w:rPr>
          <w:rFonts w:ascii="Times New Roman" w:hAnsi="Times New Roman" w:cs="Times New Roman"/>
        </w:rPr>
        <w:tab/>
        <w:t>R Core Team. R: A Language and Environment for Statistical Computing [Internet]. Vienna, Austria: R Foundation for Statistical Computing; 2021. Available from: https://www.R-project.org/</w:t>
      </w:r>
    </w:p>
    <w:p w14:paraId="0E69480C"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8. </w:t>
      </w:r>
      <w:r w:rsidRPr="008F141A">
        <w:rPr>
          <w:rFonts w:ascii="Times New Roman" w:hAnsi="Times New Roman" w:cs="Times New Roman"/>
        </w:rPr>
        <w:tab/>
        <w:t xml:space="preserve">Wickham H, Averick M, Bryan J, Chang W, McGowan LD, François R, et al. Welcome to the tidyverse. Journal of Open Source Software. 2019;4(43):1686. </w:t>
      </w:r>
    </w:p>
    <w:p w14:paraId="77FDB1B9"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29. </w:t>
      </w:r>
      <w:r w:rsidRPr="008F141A">
        <w:rPr>
          <w:rFonts w:ascii="Times New Roman" w:hAnsi="Times New Roman" w:cs="Times New Roman"/>
        </w:rPr>
        <w:tab/>
        <w:t>Carnell R. triangle: Provides the Standard Distribution Functions for the Triangle Distribution [Internet]. 2019. Available from: https://CRAN.R-project.org/package=triangle</w:t>
      </w:r>
    </w:p>
    <w:p w14:paraId="5A97FD57"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0. </w:t>
      </w:r>
      <w:r w:rsidRPr="008F141A">
        <w:rPr>
          <w:rFonts w:ascii="Times New Roman" w:hAnsi="Times New Roman" w:cs="Times New Roman"/>
        </w:rPr>
        <w:tab/>
        <w:t>Pedersen TL. patchwork: The Composer of Plots [Internet]. 2020. Available from: https://CRAN.R-project.org/package=patchwork</w:t>
      </w:r>
    </w:p>
    <w:p w14:paraId="13DEEB9E"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1. </w:t>
      </w:r>
      <w:r w:rsidRPr="008F141A">
        <w:rPr>
          <w:rFonts w:ascii="Times New Roman" w:hAnsi="Times New Roman" w:cs="Times New Roman"/>
        </w:rPr>
        <w:tab/>
        <w:t xml:space="preserve">Blumberg S, Lu P, Hoover CM, Lloyd-Smith JO, Kwan AT, Sears D, et al. Mitigating outbreaks in congregate settings by decreasing the size of the susceptible population. medRxiv. 2021 Jul 7;2021.07.05.21260043. </w:t>
      </w:r>
    </w:p>
    <w:p w14:paraId="6A01CD49"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2. </w:t>
      </w:r>
      <w:r w:rsidRPr="008F141A">
        <w:rPr>
          <w:rFonts w:ascii="Times New Roman" w:hAnsi="Times New Roman" w:cs="Times New Roman"/>
        </w:rPr>
        <w:tab/>
        <w:t>Ryckman T, Chin ET, Prince L, Leidner D, Long E, Studdert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622D4EE5"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3. </w:t>
      </w:r>
      <w:r w:rsidRPr="008F141A">
        <w:rPr>
          <w:rFonts w:ascii="Times New Roman" w:hAnsi="Times New Roman" w:cs="Times New Roman"/>
        </w:rPr>
        <w:tab/>
        <w:t xml:space="preserve">Rocha LEC, Singh V, Esch M, Lenaerts T, Liljeros F, Thorson A. Dynamic contact networks of patients and MRSA spread in hospitals. Sci Rep. 2020 Jun 9;10(1):9336. </w:t>
      </w:r>
    </w:p>
    <w:p w14:paraId="7F389E2D"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4. </w:t>
      </w:r>
      <w:r w:rsidRPr="008F141A">
        <w:rPr>
          <w:rFonts w:ascii="Times New Roman" w:hAnsi="Times New Roman" w:cs="Times New Roman"/>
        </w:rPr>
        <w:tab/>
        <w:t xml:space="preserve">Lo NC, Nyathi S, Chapman LAC, Rodriguez-Barraquer I, Kushel M, Bibbins-Domingo K, et al. Influenza, Varicella, and Mumps Outbreaks in US Migrant Detention Centers. JAMA. 2021 Jan 12;325(2):180–2. </w:t>
      </w:r>
    </w:p>
    <w:p w14:paraId="3A190F45" w14:textId="77777777" w:rsidR="008F141A" w:rsidRPr="008F141A" w:rsidRDefault="008F141A" w:rsidP="008F141A">
      <w:pPr>
        <w:pStyle w:val="Bibliography"/>
        <w:rPr>
          <w:rFonts w:ascii="Times New Roman" w:hAnsi="Times New Roman" w:cs="Times New Roman"/>
        </w:rPr>
      </w:pPr>
      <w:r w:rsidRPr="008F141A">
        <w:rPr>
          <w:rFonts w:ascii="Times New Roman" w:hAnsi="Times New Roman" w:cs="Times New Roman"/>
        </w:rPr>
        <w:t xml:space="preserve">35. </w:t>
      </w:r>
      <w:r w:rsidRPr="008F141A">
        <w:rPr>
          <w:rFonts w:ascii="Times New Roman" w:hAnsi="Times New Roman" w:cs="Times New Roman"/>
        </w:rPr>
        <w:tab/>
        <w:t>Mabud TS, de Lourdes Delgado Alves M, Ko AI, Basu S, Walter KS, Cohen T, et al. Evaluating strategies for control of tuberculosis in prisons and prevention of spillover into communities: An observational and modeling study from Brazil. PLoS Med [Internet]. 2019 Jan 24 [cited 2021 Jun 30];16(1). Available from: https://www.ncbi.nlm.nih.gov/pmc/articles/PMC6345418/</w:t>
      </w:r>
    </w:p>
    <w:p w14:paraId="464FE3E4" w14:textId="5F68533A"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ukunaga, Rena (CDC/DDPHSIS/CGH/DGHT)" w:date="2021-08-19T12:24:00Z" w:initials="FR(">
    <w:p w14:paraId="3921A136" w14:textId="6337F9E8" w:rsidR="005E208C" w:rsidRDefault="005E208C">
      <w:pPr>
        <w:pStyle w:val="CommentText"/>
      </w:pPr>
      <w:r>
        <w:rPr>
          <w:rStyle w:val="CommentReference"/>
        </w:rPr>
        <w:annotationRef/>
      </w:r>
      <w:r>
        <w:t>Sources 24, 25, and 26 (now renumbered) may not be referenced in this paper? If it is, it still needs to be renumbered. Everything is offset by 3 after source 13 because I added more on breakthrough cases. Could you double check these three</w:t>
      </w:r>
      <w:r w:rsidR="00C416C2">
        <w:t xml:space="preserve"> – probably should add them still as it has to do with testing.</w:t>
      </w:r>
    </w:p>
  </w:comment>
  <w:comment w:id="1" w:author="Hoover, Christopher M" w:date="2021-08-19T09:59:00Z" w:initials="HCM">
    <w:p w14:paraId="4A72D9C3" w14:textId="3F7B61CC" w:rsidR="005D11A5" w:rsidRDefault="005D11A5">
      <w:pPr>
        <w:pStyle w:val="CommentText"/>
      </w:pPr>
      <w:r>
        <w:rPr>
          <w:rStyle w:val="CommentReference"/>
        </w:rPr>
        <w:annotationRef/>
      </w:r>
      <w:r>
        <w:t>Citations all updated</w:t>
      </w:r>
      <w:r w:rsidR="00B34B40">
        <w:t xml:space="preserve">. 24-26 were about rapid tests detecting cases that are </w:t>
      </w:r>
      <w:proofErr w:type="gramStart"/>
      <w:r w:rsidR="00B34B40">
        <w:t>infectious, but</w:t>
      </w:r>
      <w:proofErr w:type="gramEnd"/>
      <w:r w:rsidR="00B34B40">
        <w:t xml:space="preserve"> got bumped when I shortened a sentence. They’re back now and additional citations you added are incorporated</w:t>
      </w:r>
    </w:p>
  </w:comment>
  <w:comment w:id="11" w:author="Zhao, Guixiang (Grace) (CDC/ONDIEH/NCCDPHP)" w:date="2021-08-17T15:39:00Z" w:initials="fwj4">
    <w:p w14:paraId="2435D02E" w14:textId="7244D20C" w:rsidR="00032C0B" w:rsidRDefault="00032C0B">
      <w:pPr>
        <w:pStyle w:val="CommentText"/>
      </w:pPr>
      <w:r>
        <w:rPr>
          <w:rStyle w:val="CommentReference"/>
        </w:rPr>
        <w:annotationRef/>
      </w:r>
      <w:r>
        <w:t>STLT ADS: change to “preventing the spread of SARS-CoV-2</w:t>
      </w:r>
      <w:r w:rsidR="007E7862">
        <w:t>, the virus that causes COVID-19”</w:t>
      </w:r>
      <w:r w:rsidR="00081E49">
        <w:t>. This can also introduce SARS-CoV-2</w:t>
      </w:r>
      <w:r w:rsidR="004E4AE4">
        <w:t xml:space="preserve"> in the text</w:t>
      </w:r>
    </w:p>
  </w:comment>
  <w:comment w:id="12" w:author="Fukunaga, Rena (CDC/DDPHSIS/CGH/DGHT)" w:date="2021-08-19T11:18:00Z" w:initials="FR(">
    <w:p w14:paraId="7488080A" w14:textId="056AD32C" w:rsidR="00EC45AD" w:rsidRDefault="00EC45AD">
      <w:pPr>
        <w:pStyle w:val="CommentText"/>
      </w:pPr>
      <w:r>
        <w:rPr>
          <w:rStyle w:val="CommentReference"/>
        </w:rPr>
        <w:annotationRef/>
      </w:r>
      <w:r w:rsidR="00FA2EFB">
        <w:t>Updated</w:t>
      </w:r>
    </w:p>
  </w:comment>
  <w:comment w:id="21" w:author="Zhao, Guixiang (Grace) (CDC/ONDIEH/NCCDPHP)" w:date="2021-08-17T15:45:00Z" w:initials="fwj4">
    <w:p w14:paraId="4576A4AE" w14:textId="12AC1204" w:rsidR="00635B19" w:rsidRDefault="009F5948">
      <w:pPr>
        <w:pStyle w:val="CommentText"/>
      </w:pPr>
      <w:r>
        <w:rPr>
          <w:rStyle w:val="CommentReference"/>
        </w:rPr>
        <w:annotationRef/>
      </w:r>
      <w:r>
        <w:t xml:space="preserve">STLT ADS: </w:t>
      </w:r>
      <w:r w:rsidR="00030FCF">
        <w:t>Consider</w:t>
      </w:r>
      <w:r>
        <w:t xml:space="preserve"> </w:t>
      </w:r>
      <w:r w:rsidR="007723A2">
        <w:t xml:space="preserve">re-wording, </w:t>
      </w:r>
      <w:r w:rsidR="00635B19">
        <w:t>‘</w:t>
      </w:r>
      <w:r w:rsidR="0077643F">
        <w:t>numerous</w:t>
      </w:r>
      <w:r w:rsidR="00635B19">
        <w:t>’</w:t>
      </w:r>
      <w:r w:rsidR="00030FCF">
        <w:t xml:space="preserve"> sounds a lot. Suggest </w:t>
      </w:r>
      <w:r w:rsidR="00F66322">
        <w:t>provid</w:t>
      </w:r>
      <w:r w:rsidR="00030FCF">
        <w:t>ing</w:t>
      </w:r>
      <w:r w:rsidR="00F66322">
        <w:t xml:space="preserve"> the percentages of </w:t>
      </w:r>
      <w:r w:rsidR="005E5D19">
        <w:t>vaccine breakthrough cases</w:t>
      </w:r>
      <w:r w:rsidR="00635B19">
        <w:t>, and cite a reference</w:t>
      </w:r>
    </w:p>
  </w:comment>
  <w:comment w:id="22" w:author="Fukunaga, Rena (CDC/DDPHSIS/CGH/DGHT)" w:date="2021-08-19T11:20:00Z" w:initials="FR(">
    <w:p w14:paraId="4EA45C74" w14:textId="2866EC7A" w:rsidR="005909BC" w:rsidRDefault="005909BC">
      <w:pPr>
        <w:pStyle w:val="CommentText"/>
      </w:pPr>
      <w:r>
        <w:rPr>
          <w:rStyle w:val="CommentReference"/>
        </w:rPr>
        <w:annotationRef/>
      </w:r>
      <w:r>
        <w:t>Noted. Phrasing changed and reference added.</w:t>
      </w:r>
    </w:p>
  </w:comment>
  <w:comment w:id="16" w:author="Zhao, Guixiang (Grace) (CDC/ONDIEH/NCCDPHP)" w:date="2021-08-17T15:50:00Z" w:initials="fwj4">
    <w:p w14:paraId="2D6905CD" w14:textId="6AB602B2" w:rsidR="00635B19" w:rsidRDefault="00635B19">
      <w:pPr>
        <w:pStyle w:val="CommentText"/>
      </w:pPr>
      <w:r>
        <w:rPr>
          <w:rStyle w:val="CommentReference"/>
        </w:rPr>
        <w:annotationRef/>
      </w:r>
      <w:r>
        <w:t xml:space="preserve">STLT ADS: </w:t>
      </w:r>
      <w:r w:rsidR="007F7472">
        <w:t xml:space="preserve">Does this statement refer to the general population or </w:t>
      </w:r>
      <w:r w:rsidR="0046448B">
        <w:t xml:space="preserve">people in </w:t>
      </w:r>
      <w:r w:rsidR="00B812AC" w:rsidRPr="00E14288">
        <w:rPr>
          <w:sz w:val="24"/>
          <w:szCs w:val="24"/>
        </w:rPr>
        <w:t>congregate settings</w:t>
      </w:r>
      <w:r w:rsidR="00B812AC">
        <w:rPr>
          <w:sz w:val="24"/>
          <w:szCs w:val="24"/>
        </w:rPr>
        <w:t>? Please clarify</w:t>
      </w:r>
    </w:p>
  </w:comment>
  <w:comment w:id="17" w:author="Fukunaga, Rena (CDC/DDPHSIS/CGH/DGHT)" w:date="2021-08-19T11:21:00Z" w:initials="FR(">
    <w:p w14:paraId="7D670334" w14:textId="0645CE7A" w:rsidR="005909BC" w:rsidRDefault="005909BC">
      <w:pPr>
        <w:pStyle w:val="CommentText"/>
      </w:pPr>
      <w:r>
        <w:rPr>
          <w:rStyle w:val="CommentReference"/>
        </w:rPr>
        <w:annotationRef/>
      </w:r>
      <w:r>
        <w:t>For now, general population.</w:t>
      </w:r>
    </w:p>
  </w:comment>
  <w:comment w:id="58" w:author="Zhao, Guixiang (Grace) (CDC/ONDIEH/NCCDPHP)" w:date="2021-08-17T15:52:00Z" w:initials="fwj4">
    <w:p w14:paraId="0DE91609" w14:textId="648F56AA" w:rsidR="00B812AC" w:rsidRDefault="00B812AC">
      <w:pPr>
        <w:pStyle w:val="CommentText"/>
      </w:pPr>
      <w:r>
        <w:rPr>
          <w:rStyle w:val="CommentReference"/>
        </w:rPr>
        <w:annotationRef/>
      </w:r>
      <w:r>
        <w:t xml:space="preserve">STLT ADS: what guidance? </w:t>
      </w:r>
    </w:p>
  </w:comment>
  <w:comment w:id="59" w:author="Fukunaga, Rena (CDC/DDPHSIS/CGH/DGHT)" w:date="2021-08-19T11:23:00Z" w:initials="FR(">
    <w:p w14:paraId="334115B6" w14:textId="3F4566BE" w:rsidR="009231F1" w:rsidRDefault="009231F1">
      <w:pPr>
        <w:pStyle w:val="CommentText"/>
      </w:pPr>
      <w:r>
        <w:rPr>
          <w:rStyle w:val="CommentReference"/>
        </w:rPr>
        <w:annotationRef/>
      </w:r>
      <w:r>
        <w:t>Clarified</w:t>
      </w:r>
    </w:p>
  </w:comment>
  <w:comment w:id="75" w:author="Zhao, Guixiang (Grace) (CDC/ONDIEH/NCCDPHP)" w:date="2021-08-17T17:11:00Z" w:initials="fwj4">
    <w:p w14:paraId="10A9EBB4" w14:textId="308B985B" w:rsidR="00415ED9" w:rsidRDefault="00415ED9">
      <w:pPr>
        <w:pStyle w:val="CommentText"/>
      </w:pPr>
      <w:r>
        <w:rPr>
          <w:rStyle w:val="CommentReference"/>
        </w:rPr>
        <w:annotationRef/>
      </w:r>
      <w:r>
        <w:t>STLT ADS: what kind of delay—delay for testing</w:t>
      </w:r>
      <w:r w:rsidR="00630B4B">
        <w:t>, or delay for g</w:t>
      </w:r>
      <w:r w:rsidR="00B21289">
        <w:t>etting a test result?</w:t>
      </w:r>
    </w:p>
  </w:comment>
  <w:comment w:id="76" w:author="Fukunaga, Rena (CDC/DDPHSIS/CGH/DGHT)" w:date="2021-08-19T11:23:00Z" w:initials="FR(">
    <w:p w14:paraId="2ACF2203" w14:textId="640707FC" w:rsidR="009231F1" w:rsidRDefault="009231F1">
      <w:pPr>
        <w:pStyle w:val="CommentText"/>
      </w:pPr>
      <w:r>
        <w:rPr>
          <w:rStyle w:val="CommentReference"/>
        </w:rPr>
        <w:annotationRef/>
      </w:r>
      <w:r>
        <w:t>Clarified</w:t>
      </w:r>
    </w:p>
  </w:comment>
  <w:comment w:id="77" w:author="Hoover, Christopher M" w:date="2021-08-19T10:07:00Z" w:initials="HCM">
    <w:p w14:paraId="4AFE6C06" w14:textId="68993364" w:rsidR="005D11A5" w:rsidRDefault="005D11A5">
      <w:pPr>
        <w:pStyle w:val="CommentText"/>
      </w:pPr>
      <w:r>
        <w:rPr>
          <w:rStyle w:val="CommentReference"/>
        </w:rPr>
        <w:annotationRef/>
      </w:r>
      <w:r>
        <w:t xml:space="preserve">Edited to use “turnaround time” for a bit more consistency </w:t>
      </w:r>
    </w:p>
  </w:comment>
  <w:comment w:id="113" w:author="Zhao, Guixiang (Grace) (CDC/ONDIEH/NCCDPHP)" w:date="2021-08-17T16:00:00Z" w:initials="fwj4">
    <w:p w14:paraId="0E35E0E1" w14:textId="3C24E9F0" w:rsidR="004E7B14" w:rsidRDefault="004E7B14">
      <w:pPr>
        <w:pStyle w:val="CommentText"/>
      </w:pPr>
      <w:r>
        <w:rPr>
          <w:rStyle w:val="CommentReference"/>
        </w:rPr>
        <w:annotationRef/>
      </w:r>
      <w:r>
        <w:t xml:space="preserve">STLT ADS: </w:t>
      </w:r>
      <w:r w:rsidR="00502ECB">
        <w:t>Should be Figure 1a?</w:t>
      </w:r>
    </w:p>
  </w:comment>
  <w:comment w:id="114" w:author="Hoover, Christopher M" w:date="2021-08-19T10:10:00Z" w:initials="HCM">
    <w:p w14:paraId="23A48282" w14:textId="52F620FB" w:rsidR="003111A4" w:rsidRDefault="003111A4">
      <w:pPr>
        <w:pStyle w:val="CommentText"/>
      </w:pPr>
      <w:r>
        <w:rPr>
          <w:rStyle w:val="CommentReference"/>
        </w:rPr>
        <w:annotationRef/>
      </w:r>
      <w:r>
        <w:t>Correct!</w:t>
      </w:r>
    </w:p>
  </w:comment>
  <w:comment w:id="174" w:author="Hoover, Christopher M" w:date="2021-08-19T10:24:00Z" w:initials="HCM">
    <w:p w14:paraId="036534F3" w14:textId="47B36906" w:rsidR="00FA000B" w:rsidRDefault="00FA000B">
      <w:pPr>
        <w:pStyle w:val="CommentText"/>
      </w:pPr>
      <w:r>
        <w:rPr>
          <w:rStyle w:val="CommentReference"/>
        </w:rPr>
        <w:annotationRef/>
      </w:r>
      <w:r>
        <w:t>Flip-flopped definitions in the caption, double-checked elsewhere and definitions are fine</w:t>
      </w:r>
    </w:p>
  </w:comment>
  <w:comment w:id="200" w:author="Zhao, Guixiang (Grace) (CDC/ONDIEH/NCCDPHP)" w:date="2021-08-17T16:09:00Z" w:initials="fwj4">
    <w:p w14:paraId="21EC3133" w14:textId="7FEF5CFA" w:rsidR="00EA22C3" w:rsidRDefault="00EA22C3">
      <w:pPr>
        <w:pStyle w:val="CommentText"/>
      </w:pPr>
      <w:r>
        <w:rPr>
          <w:rStyle w:val="CommentReference"/>
        </w:rPr>
        <w:annotationRef/>
      </w:r>
      <w:r>
        <w:t>STLT ADS: RT-PCR?</w:t>
      </w:r>
    </w:p>
  </w:comment>
  <w:comment w:id="201" w:author="Fukunaga, Rena (CDC/DDPHSIS/CGH/DGHT)" w:date="2021-08-19T11:25:00Z" w:initials="FR(">
    <w:p w14:paraId="0E557251" w14:textId="4B243817" w:rsidR="00F41742" w:rsidRDefault="00F41742">
      <w:pPr>
        <w:pStyle w:val="CommentText"/>
      </w:pPr>
      <w:r>
        <w:rPr>
          <w:rStyle w:val="CommentReference"/>
        </w:rPr>
        <w:annotationRef/>
      </w:r>
      <w:r>
        <w:t>Updated</w:t>
      </w:r>
    </w:p>
  </w:comment>
  <w:comment w:id="214" w:author="Zhao, Guixiang (Grace) (CDC/ONDIEH/NCCDPHP)" w:date="2021-08-17T16:11:00Z" w:initials="fwj4">
    <w:p w14:paraId="655825FB" w14:textId="4E079DAE" w:rsidR="00CF3296" w:rsidRDefault="00CF3296">
      <w:pPr>
        <w:pStyle w:val="CommentText"/>
      </w:pPr>
      <w:r>
        <w:rPr>
          <w:rStyle w:val="CommentReference"/>
        </w:rPr>
        <w:annotationRef/>
      </w:r>
      <w:r>
        <w:t xml:space="preserve">STLT ADS: </w:t>
      </w:r>
      <w:r w:rsidR="00EC1413">
        <w:t>delay for</w:t>
      </w:r>
      <w:r w:rsidR="003E2837">
        <w:t xml:space="preserve"> testing or for</w:t>
      </w:r>
      <w:r w:rsidR="00EC1413">
        <w:t xml:space="preserve"> isolation? Please clarify</w:t>
      </w:r>
    </w:p>
  </w:comment>
  <w:comment w:id="218" w:author="Hoover, Christopher M" w:date="2021-08-19T10:31:00Z" w:initials="HCM">
    <w:p w14:paraId="6828C6D8" w14:textId="57FC8429" w:rsidR="00FA000B" w:rsidRDefault="00FA000B">
      <w:pPr>
        <w:pStyle w:val="CommentText"/>
      </w:pPr>
      <w:r>
        <w:rPr>
          <w:rStyle w:val="CommentReference"/>
        </w:rPr>
        <w:annotationRef/>
      </w:r>
      <w:r>
        <w:t xml:space="preserve">Just to distinguish from tau used above and to keep </w:t>
      </w:r>
      <w:proofErr w:type="spellStart"/>
      <w:r>
        <w:t>r_t</w:t>
      </w:r>
      <w:proofErr w:type="spellEnd"/>
      <w:r>
        <w:t xml:space="preserve"> notation consistent from above</w:t>
      </w:r>
    </w:p>
  </w:comment>
  <w:comment w:id="262" w:author="Zhao, Guixiang (Grace) (CDC/ONDIEH/NCCDPHP)" w:date="2021-08-17T16:15:00Z" w:initials="fwj4">
    <w:p w14:paraId="58437733" w14:textId="176E398C" w:rsidR="007237B3" w:rsidRDefault="007237B3">
      <w:pPr>
        <w:pStyle w:val="CommentText"/>
      </w:pPr>
      <w:r>
        <w:rPr>
          <w:rStyle w:val="CommentReference"/>
        </w:rPr>
        <w:annotationRef/>
      </w:r>
      <w:r w:rsidR="00E82087">
        <w:t>STLT ADS: staff working schedules?</w:t>
      </w:r>
    </w:p>
  </w:comment>
  <w:comment w:id="263" w:author="Fukunaga, Rena (CDC/DDPHSIS/CGH/DGHT)" w:date="2021-08-19T11:24:00Z" w:initials="FR(">
    <w:p w14:paraId="31498083" w14:textId="220CB8FE" w:rsidR="009231F1" w:rsidRDefault="009231F1">
      <w:pPr>
        <w:pStyle w:val="CommentText"/>
      </w:pPr>
      <w:r>
        <w:rPr>
          <w:rStyle w:val="CommentReference"/>
        </w:rPr>
        <w:annotationRef/>
      </w:r>
      <w:r>
        <w:t>Updated</w:t>
      </w:r>
    </w:p>
  </w:comment>
  <w:comment w:id="280" w:author="Zhao, Guixiang (Grace) (CDC/ONDIEH/NCCDPHP)" w:date="2021-08-17T16:23:00Z" w:initials="fwj4">
    <w:p w14:paraId="4840C285" w14:textId="4DFEE517" w:rsidR="0017207C" w:rsidRDefault="0017207C">
      <w:pPr>
        <w:pStyle w:val="CommentText"/>
      </w:pPr>
      <w:r>
        <w:rPr>
          <w:rStyle w:val="CommentReference"/>
        </w:rPr>
        <w:annotationRef/>
      </w:r>
      <w:r>
        <w:t xml:space="preserve">STLT ADS: not sure about this—when </w:t>
      </w:r>
      <w:r w:rsidR="00136F3E">
        <w:t>staff got a positive test result, they should be isolated</w:t>
      </w:r>
      <w:r w:rsidR="00E261C1">
        <w:t xml:space="preserve">. Close contacts should be quarantined. </w:t>
      </w:r>
      <w:r w:rsidR="007E65C0">
        <w:t>Please check</w:t>
      </w:r>
    </w:p>
  </w:comment>
  <w:comment w:id="281" w:author="Fukunaga, Rena (CDC/DDPHSIS/CGH/DGHT)" w:date="2021-08-19T11:26:00Z" w:initials="FR(">
    <w:p w14:paraId="613C893C" w14:textId="7D047AA5" w:rsidR="004A6C3F" w:rsidRDefault="004A6C3F">
      <w:pPr>
        <w:pStyle w:val="CommentText"/>
      </w:pPr>
      <w:r>
        <w:rPr>
          <w:rStyle w:val="CommentReference"/>
        </w:rPr>
        <w:annotationRef/>
      </w:r>
      <w:r>
        <w:t xml:space="preserve">Chris – </w:t>
      </w:r>
      <w:r w:rsidR="001C3669">
        <w:t>Looks like a simple oversight on our end. I will leave it up to you to change to I and double check this paragraph.</w:t>
      </w:r>
    </w:p>
  </w:comment>
  <w:comment w:id="282" w:author="Hoover, Christopher M" w:date="2021-08-19T10:42:00Z" w:initials="HCM">
    <w:p w14:paraId="67B71943" w14:textId="7C08032D" w:rsidR="00B34B40" w:rsidRDefault="00B34B40">
      <w:pPr>
        <w:pStyle w:val="CommentText"/>
      </w:pPr>
      <w:r>
        <w:rPr>
          <w:rStyle w:val="CommentReference"/>
        </w:rPr>
        <w:annotationRef/>
      </w:r>
      <w:r>
        <w:t>I admit I’m not up to speed with nuances between quarantined and isolated and elected quarantined here to use “Q” and distinguish from “I” which already stands for Infected. Think we can keep the Q notation and just change “quarantined” to “isolated” and maybe make a note about using Q to distinguish from infected (I)?</w:t>
      </w:r>
    </w:p>
  </w:comment>
  <w:comment w:id="351" w:author="Zhao, Guixiang (Grace) (CDC/ONDIEH/NCCDPHP)" w:date="2021-08-17T17:02:00Z" w:initials="fwj4">
    <w:p w14:paraId="0DDA832A" w14:textId="10DC4DE3" w:rsidR="005A2D9A" w:rsidRDefault="005A2D9A">
      <w:pPr>
        <w:pStyle w:val="CommentText"/>
      </w:pPr>
      <w:r>
        <w:rPr>
          <w:rStyle w:val="CommentReference"/>
        </w:rPr>
        <w:annotationRef/>
      </w:r>
      <w:r>
        <w:t>STLT ADS: Should this be Figure 2?</w:t>
      </w:r>
    </w:p>
  </w:comment>
  <w:comment w:id="355" w:author="Hoover, Christopher M" w:date="2021-08-19T11:23:00Z" w:initials="HCM">
    <w:p w14:paraId="48DC1A7E" w14:textId="16103EA9" w:rsidR="00414EBD" w:rsidRDefault="00414EBD">
      <w:pPr>
        <w:pStyle w:val="CommentText"/>
      </w:pPr>
      <w:r>
        <w:rPr>
          <w:rStyle w:val="CommentReference"/>
        </w:rPr>
        <w:annotationRef/>
      </w:r>
      <w:r w:rsidR="00DD5720">
        <w:rPr>
          <w:noProof/>
        </w:rPr>
        <w:t>Setxhsdfhsdfghssdfgsdf</w:t>
      </w:r>
    </w:p>
  </w:comment>
  <w:comment w:id="356" w:author="Hoover, Christopher M" w:date="2021-08-19T11:23:00Z" w:initials="HCM">
    <w:p w14:paraId="7F7F5174" w14:textId="73CCF31C" w:rsidR="00414EBD" w:rsidRDefault="00414EBD">
      <w:pPr>
        <w:pStyle w:val="CommentText"/>
      </w:pPr>
      <w:r>
        <w:rPr>
          <w:rStyle w:val="CommentReference"/>
        </w:rPr>
        <w:annotationRef/>
      </w:r>
      <w:r>
        <w:t xml:space="preserve">Seth and I talked about this and decided it could be biased by </w:t>
      </w:r>
      <w:proofErr w:type="gramStart"/>
      <w:r>
        <w:t>a number of</w:t>
      </w:r>
      <w:proofErr w:type="gramEnd"/>
      <w:r>
        <w:t xml:space="preserve"> factors, so decided to delete. Not essential to any of the findings or anything, just kind of reiterates that </w:t>
      </w:r>
      <w:r w:rsidR="0030183D">
        <w:t>work and test schedules were not aligned</w:t>
      </w:r>
    </w:p>
  </w:comment>
  <w:comment w:id="360" w:author="Hoover, Christopher M" w:date="2021-08-19T11:37:00Z" w:initials="HCM">
    <w:p w14:paraId="2EA85438" w14:textId="62AE233C" w:rsidR="008D5CB4" w:rsidRDefault="008D5CB4">
      <w:pPr>
        <w:pStyle w:val="CommentText"/>
      </w:pPr>
      <w:r>
        <w:rPr>
          <w:rStyle w:val="CommentReference"/>
        </w:rPr>
        <w:annotationRef/>
      </w:r>
      <w:r>
        <w:t xml:space="preserve">I might try and work with Nick to make this figure 3 panels with the additional two panels showing the same </w:t>
      </w:r>
      <w:proofErr w:type="gramStart"/>
      <w:r w:rsidR="00A030FB">
        <w:t>information, but</w:t>
      </w:r>
      <w:proofErr w:type="gramEnd"/>
      <w:r w:rsidR="00A030FB">
        <w:t xml:space="preserve"> applied to the simulated work schedules under systematic and random strategies.</w:t>
      </w:r>
    </w:p>
  </w:comment>
  <w:comment w:id="394" w:author="Zhao, Guixiang (Grace) (CDC/ONDIEH/NCCDPHP)" w:date="2021-08-17T16:39:00Z" w:initials="fwj4">
    <w:p w14:paraId="01E709FD" w14:textId="6412A70C" w:rsidR="00263DBA" w:rsidRDefault="00263DBA">
      <w:pPr>
        <w:pStyle w:val="CommentText"/>
      </w:pPr>
      <w:r>
        <w:rPr>
          <w:rStyle w:val="CommentReference"/>
        </w:rPr>
        <w:annotationRef/>
      </w:r>
      <w:r>
        <w:t xml:space="preserve">STLT ADS: </w:t>
      </w:r>
      <w:r w:rsidR="00A97A9F">
        <w:t xml:space="preserve">Think general readers may not know what these means. </w:t>
      </w:r>
      <w:r w:rsidR="006D23B2">
        <w:t>Suggest providing some examples to explain what they are</w:t>
      </w:r>
      <w:r w:rsidR="00A97A9F">
        <w:t xml:space="preserve">. </w:t>
      </w:r>
    </w:p>
  </w:comment>
  <w:comment w:id="395" w:author="Fukunaga, Rena (CDC/DDPHSIS/CGH/DGHT)" w:date="2021-08-19T11:28:00Z" w:initials="FR(">
    <w:p w14:paraId="3B041508" w14:textId="66197ED7" w:rsidR="00963F4D" w:rsidRDefault="00963F4D">
      <w:pPr>
        <w:pStyle w:val="CommentText"/>
      </w:pPr>
      <w:r>
        <w:rPr>
          <w:rStyle w:val="CommentReference"/>
        </w:rPr>
        <w:annotationRef/>
      </w:r>
      <w:r>
        <w:t>Chris, could you</w:t>
      </w:r>
      <w:r w:rsidR="00A92432">
        <w:t xml:space="preserve"> elaborate or change the word choice?</w:t>
      </w:r>
    </w:p>
  </w:comment>
  <w:comment w:id="422" w:author="Zhao, Guixiang (Grace) (CDC/ONDIEH/NCCDPHP)" w:date="2021-08-17T17:05:00Z" w:initials="fwj4">
    <w:p w14:paraId="707B6CA6" w14:textId="0FBFB6FB" w:rsidR="007C49CA" w:rsidRDefault="007C49CA">
      <w:pPr>
        <w:pStyle w:val="CommentText"/>
      </w:pPr>
      <w:r>
        <w:rPr>
          <w:rStyle w:val="CommentReference"/>
        </w:rPr>
        <w:annotationRef/>
      </w:r>
      <w:r>
        <w:t xml:space="preserve">STLT ADS: Please clarify what </w:t>
      </w:r>
      <w:r w:rsidR="00507A76">
        <w:t>“these additional interventions” are</w:t>
      </w:r>
    </w:p>
  </w:comment>
  <w:comment w:id="441" w:author="Zhao, Guixiang (Grace) (CDC/ONDIEH/NCCDPHP)" w:date="2021-08-17T16:52:00Z" w:initials="fwj4">
    <w:p w14:paraId="79FE8DD3" w14:textId="6F647E7B" w:rsidR="00CA503C" w:rsidRDefault="00CA503C">
      <w:pPr>
        <w:pStyle w:val="CommentText"/>
      </w:pPr>
      <w:r>
        <w:rPr>
          <w:rStyle w:val="CommentReference"/>
        </w:rPr>
        <w:annotationRef/>
      </w:r>
      <w:r>
        <w:t>STLT ADS: please change to “physical distancing”</w:t>
      </w:r>
    </w:p>
  </w:comment>
  <w:comment w:id="442" w:author="Fukunaga, Rena (CDC/DDPHSIS/CGH/DGHT)" w:date="2021-08-19T11:28:00Z" w:initials="FR(">
    <w:p w14:paraId="4B4F8F9D" w14:textId="53A23ACA" w:rsidR="00A92432" w:rsidRDefault="00A92432">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21A136" w15:done="0"/>
  <w15:commentEx w15:paraId="4A72D9C3" w15:paraIdParent="3921A136" w15:done="0"/>
  <w15:commentEx w15:paraId="2435D02E" w15:done="0"/>
  <w15:commentEx w15:paraId="7488080A" w15:paraIdParent="2435D02E" w15:done="0"/>
  <w15:commentEx w15:paraId="4576A4AE" w15:done="0"/>
  <w15:commentEx w15:paraId="4EA45C74" w15:paraIdParent="4576A4AE" w15:done="0"/>
  <w15:commentEx w15:paraId="2D6905CD" w15:done="0"/>
  <w15:commentEx w15:paraId="7D670334" w15:paraIdParent="2D6905CD" w15:done="0"/>
  <w15:commentEx w15:paraId="0DE91609" w15:done="0"/>
  <w15:commentEx w15:paraId="334115B6" w15:paraIdParent="0DE91609" w15:done="0"/>
  <w15:commentEx w15:paraId="10A9EBB4" w15:done="0"/>
  <w15:commentEx w15:paraId="2ACF2203" w15:paraIdParent="10A9EBB4" w15:done="0"/>
  <w15:commentEx w15:paraId="4AFE6C06" w15:paraIdParent="10A9EBB4" w15:done="0"/>
  <w15:commentEx w15:paraId="0E35E0E1" w15:done="0"/>
  <w15:commentEx w15:paraId="23A48282" w15:paraIdParent="0E35E0E1" w15:done="0"/>
  <w15:commentEx w15:paraId="036534F3" w15:done="0"/>
  <w15:commentEx w15:paraId="21EC3133" w15:done="0"/>
  <w15:commentEx w15:paraId="0E557251" w15:paraIdParent="21EC3133" w15:done="0"/>
  <w15:commentEx w15:paraId="655825FB" w15:done="0"/>
  <w15:commentEx w15:paraId="6828C6D8" w15:done="0"/>
  <w15:commentEx w15:paraId="58437733" w15:done="0"/>
  <w15:commentEx w15:paraId="31498083" w15:paraIdParent="58437733" w15:done="0"/>
  <w15:commentEx w15:paraId="4840C285" w15:done="0"/>
  <w15:commentEx w15:paraId="613C893C" w15:paraIdParent="4840C285" w15:done="0"/>
  <w15:commentEx w15:paraId="67B71943" w15:paraIdParent="4840C285" w15:done="0"/>
  <w15:commentEx w15:paraId="0DDA832A" w15:done="0"/>
  <w15:commentEx w15:paraId="48DC1A7E" w15:done="0"/>
  <w15:commentEx w15:paraId="7F7F5174" w15:done="0"/>
  <w15:commentEx w15:paraId="2EA85438" w15:done="0"/>
  <w15:commentEx w15:paraId="01E709FD" w15:done="0"/>
  <w15:commentEx w15:paraId="3B041508" w15:paraIdParent="01E709FD" w15:done="0"/>
  <w15:commentEx w15:paraId="707B6CA6" w15:done="0"/>
  <w15:commentEx w15:paraId="79FE8DD3" w15:done="0"/>
  <w15:commentEx w15:paraId="4B4F8F9D" w15:paraIdParent="79FE8D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8CBF7" w16cex:dateUtc="2021-08-19T16:24:00Z"/>
  <w16cex:commentExtensible w16cex:durableId="24C8AA08" w16cex:dateUtc="2021-08-19T16:59:00Z"/>
  <w16cex:commentExtensible w16cex:durableId="24C656A3" w16cex:dateUtc="2021-08-17T19:39:00Z"/>
  <w16cex:commentExtensible w16cex:durableId="24C8BC91" w16cex:dateUtc="2021-08-19T15:18:00Z"/>
  <w16cex:commentExtensible w16cex:durableId="24C65822" w16cex:dateUtc="2021-08-17T19:45:00Z"/>
  <w16cex:commentExtensible w16cex:durableId="24C8BD19" w16cex:dateUtc="2021-08-19T15:20:00Z"/>
  <w16cex:commentExtensible w16cex:durableId="24C6594D" w16cex:dateUtc="2021-08-17T19:50:00Z"/>
  <w16cex:commentExtensible w16cex:durableId="24C8BD2B" w16cex:dateUtc="2021-08-19T15:21:00Z"/>
  <w16cex:commentExtensible w16cex:durableId="24C659D9" w16cex:dateUtc="2021-08-17T19:52:00Z"/>
  <w16cex:commentExtensible w16cex:durableId="24C8BDBB" w16cex:dateUtc="2021-08-19T15:23:00Z"/>
  <w16cex:commentExtensible w16cex:durableId="24C66C45" w16cex:dateUtc="2021-08-17T21:11:00Z"/>
  <w16cex:commentExtensible w16cex:durableId="24C8BDB6" w16cex:dateUtc="2021-08-19T15:23:00Z"/>
  <w16cex:commentExtensible w16cex:durableId="24C8ABE8" w16cex:dateUtc="2021-08-19T17:07:00Z"/>
  <w16cex:commentExtensible w16cex:durableId="24C65B85" w16cex:dateUtc="2021-08-17T20:00:00Z"/>
  <w16cex:commentExtensible w16cex:durableId="24C8ACAD" w16cex:dateUtc="2021-08-19T17:10:00Z"/>
  <w16cex:commentExtensible w16cex:durableId="24C8AFCE" w16cex:dateUtc="2021-08-19T17:24:00Z"/>
  <w16cex:commentExtensible w16cex:durableId="24C65DCB" w16cex:dateUtc="2021-08-17T20:09:00Z"/>
  <w16cex:commentExtensible w16cex:durableId="24C8BE2F" w16cex:dateUtc="2021-08-19T15:25:00Z"/>
  <w16cex:commentExtensible w16cex:durableId="24C65E19" w16cex:dateUtc="2021-08-17T20:11:00Z"/>
  <w16cex:commentExtensible w16cex:durableId="24C8B170" w16cex:dateUtc="2021-08-19T17:31:00Z"/>
  <w16cex:commentExtensible w16cex:durableId="24C65F37" w16cex:dateUtc="2021-08-17T20:15:00Z"/>
  <w16cex:commentExtensible w16cex:durableId="24C8BDE6" w16cex:dateUtc="2021-08-19T15:24:00Z"/>
  <w16cex:commentExtensible w16cex:durableId="24C660E4" w16cex:dateUtc="2021-08-17T20:23:00Z"/>
  <w16cex:commentExtensible w16cex:durableId="24C8BE67" w16cex:dateUtc="2021-08-19T15:26:00Z"/>
  <w16cex:commentExtensible w16cex:durableId="24C8B40F" w16cex:dateUtc="2021-08-19T17:42:00Z"/>
  <w16cex:commentExtensible w16cex:durableId="24C66A36" w16cex:dateUtc="2021-08-17T21:02:00Z"/>
  <w16cex:commentExtensible w16cex:durableId="24C8BDA9" w16cex:dateUtc="2021-08-19T18:23:00Z"/>
  <w16cex:commentExtensible w16cex:durableId="24C8BD9A" w16cex:dateUtc="2021-08-19T18:23:00Z"/>
  <w16cex:commentExtensible w16cex:durableId="24C8C0DE" w16cex:dateUtc="2021-08-19T18:37:00Z"/>
  <w16cex:commentExtensible w16cex:durableId="24C664B0" w16cex:dateUtc="2021-08-17T20:39:00Z"/>
  <w16cex:commentExtensible w16cex:durableId="24C8BECC" w16cex:dateUtc="2021-08-19T15:28:00Z"/>
  <w16cex:commentExtensible w16cex:durableId="24C66AC5" w16cex:dateUtc="2021-08-17T21:05:00Z"/>
  <w16cex:commentExtensible w16cex:durableId="24C667BC" w16cex:dateUtc="2021-08-17T20:52:00Z"/>
  <w16cex:commentExtensible w16cex:durableId="24C8BEF3" w16cex:dateUtc="2021-08-19T15: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21A136" w16cid:durableId="24C8CBF7"/>
  <w16cid:commentId w16cid:paraId="4A72D9C3" w16cid:durableId="24C8AA08"/>
  <w16cid:commentId w16cid:paraId="2435D02E" w16cid:durableId="24C656A3"/>
  <w16cid:commentId w16cid:paraId="7488080A" w16cid:durableId="24C8BC91"/>
  <w16cid:commentId w16cid:paraId="4576A4AE" w16cid:durableId="24C65822"/>
  <w16cid:commentId w16cid:paraId="4EA45C74" w16cid:durableId="24C8BD19"/>
  <w16cid:commentId w16cid:paraId="2D6905CD" w16cid:durableId="24C6594D"/>
  <w16cid:commentId w16cid:paraId="7D670334" w16cid:durableId="24C8BD2B"/>
  <w16cid:commentId w16cid:paraId="0DE91609" w16cid:durableId="24C659D9"/>
  <w16cid:commentId w16cid:paraId="334115B6" w16cid:durableId="24C8BDBB"/>
  <w16cid:commentId w16cid:paraId="10A9EBB4" w16cid:durableId="24C66C45"/>
  <w16cid:commentId w16cid:paraId="2ACF2203" w16cid:durableId="24C8BDB6"/>
  <w16cid:commentId w16cid:paraId="4AFE6C06" w16cid:durableId="24C8ABE8"/>
  <w16cid:commentId w16cid:paraId="0E35E0E1" w16cid:durableId="24C65B85"/>
  <w16cid:commentId w16cid:paraId="23A48282" w16cid:durableId="24C8ACAD"/>
  <w16cid:commentId w16cid:paraId="036534F3" w16cid:durableId="24C8AFCE"/>
  <w16cid:commentId w16cid:paraId="21EC3133" w16cid:durableId="24C65DCB"/>
  <w16cid:commentId w16cid:paraId="0E557251" w16cid:durableId="24C8BE2F"/>
  <w16cid:commentId w16cid:paraId="655825FB" w16cid:durableId="24C65E19"/>
  <w16cid:commentId w16cid:paraId="6828C6D8" w16cid:durableId="24C8B170"/>
  <w16cid:commentId w16cid:paraId="58437733" w16cid:durableId="24C65F37"/>
  <w16cid:commentId w16cid:paraId="31498083" w16cid:durableId="24C8BDE6"/>
  <w16cid:commentId w16cid:paraId="4840C285" w16cid:durableId="24C660E4"/>
  <w16cid:commentId w16cid:paraId="613C893C" w16cid:durableId="24C8BE67"/>
  <w16cid:commentId w16cid:paraId="67B71943" w16cid:durableId="24C8B40F"/>
  <w16cid:commentId w16cid:paraId="0DDA832A" w16cid:durableId="24C66A36"/>
  <w16cid:commentId w16cid:paraId="48DC1A7E" w16cid:durableId="24C8BDA9"/>
  <w16cid:commentId w16cid:paraId="7F7F5174" w16cid:durableId="24C8BD9A"/>
  <w16cid:commentId w16cid:paraId="2EA85438" w16cid:durableId="24C8C0DE"/>
  <w16cid:commentId w16cid:paraId="01E709FD" w16cid:durableId="24C664B0"/>
  <w16cid:commentId w16cid:paraId="3B041508" w16cid:durableId="24C8BECC"/>
  <w16cid:commentId w16cid:paraId="707B6CA6" w16cid:durableId="24C66AC5"/>
  <w16cid:commentId w16cid:paraId="79FE8DD3" w16cid:durableId="24C667BC"/>
  <w16cid:commentId w16cid:paraId="4B4F8F9D" w16cid:durableId="24C8B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7214B9" w14:textId="77777777" w:rsidR="008E7EFF" w:rsidRDefault="008E7EFF" w:rsidP="004F3384">
      <w:pPr>
        <w:spacing w:after="0" w:line="240" w:lineRule="auto"/>
      </w:pPr>
      <w:r>
        <w:separator/>
      </w:r>
    </w:p>
  </w:endnote>
  <w:endnote w:type="continuationSeparator" w:id="0">
    <w:p w14:paraId="37D9AEB0" w14:textId="77777777" w:rsidR="008E7EFF" w:rsidRDefault="008E7EFF"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4D"/>
    <w:family w:val="decorative"/>
    <w:pitch w:val="variable"/>
    <w:sig w:usb0="00000003" w:usb1="1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816D4D" w:rsidRDefault="00816D4D">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816D4D" w:rsidRDefault="00816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304AC" w14:textId="77777777" w:rsidR="008E7EFF" w:rsidRDefault="008E7EFF" w:rsidP="004F3384">
      <w:pPr>
        <w:spacing w:after="0" w:line="240" w:lineRule="auto"/>
      </w:pPr>
      <w:r>
        <w:separator/>
      </w:r>
    </w:p>
  </w:footnote>
  <w:footnote w:type="continuationSeparator" w:id="0">
    <w:p w14:paraId="561E1D1A" w14:textId="77777777" w:rsidR="008E7EFF" w:rsidRDefault="008E7EFF" w:rsidP="004F33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ukunaga, Rena (CDC/DDPHSIS/CGH/DGHT)">
    <w15:presenceInfo w15:providerId="AD" w15:userId="S::lxi9@cdc.gov::f64100fa-c4e3-4d4c-bb00-31c14c34956a"/>
  </w15:person>
  <w15:person w15:author="Hoover, Christopher M">
    <w15:presenceInfo w15:providerId="AD" w15:userId="S::christopher.hoover@ucsf.edu::70baeba4-3ad7-443c-b97f-5d7b8006d5ac"/>
  </w15:person>
  <w15:person w15:author="Zhao, Guixiang (Grace) (CDC/ONDIEH/NCCDPHP)">
    <w15:presenceInfo w15:providerId="None" w15:userId="Zhao, Guixiang (Grace) (CDC/ONDIEH/NCCDPH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03C5C"/>
    <w:rsid w:val="000070E0"/>
    <w:rsid w:val="00030FCF"/>
    <w:rsid w:val="000312C4"/>
    <w:rsid w:val="00032C0B"/>
    <w:rsid w:val="00033B58"/>
    <w:rsid w:val="00035958"/>
    <w:rsid w:val="00042EE8"/>
    <w:rsid w:val="0005447A"/>
    <w:rsid w:val="00057106"/>
    <w:rsid w:val="000601D4"/>
    <w:rsid w:val="00061CE0"/>
    <w:rsid w:val="00062946"/>
    <w:rsid w:val="000739F4"/>
    <w:rsid w:val="00075106"/>
    <w:rsid w:val="00081E49"/>
    <w:rsid w:val="0008210C"/>
    <w:rsid w:val="00082D73"/>
    <w:rsid w:val="00085D6B"/>
    <w:rsid w:val="0008785C"/>
    <w:rsid w:val="00091E64"/>
    <w:rsid w:val="00093D5C"/>
    <w:rsid w:val="00095CEE"/>
    <w:rsid w:val="00096241"/>
    <w:rsid w:val="000A4E2D"/>
    <w:rsid w:val="000B3CAB"/>
    <w:rsid w:val="000B5380"/>
    <w:rsid w:val="000C2971"/>
    <w:rsid w:val="000C4642"/>
    <w:rsid w:val="000C7957"/>
    <w:rsid w:val="000D3DBE"/>
    <w:rsid w:val="000D6386"/>
    <w:rsid w:val="000D6ECA"/>
    <w:rsid w:val="000F07D2"/>
    <w:rsid w:val="000F201A"/>
    <w:rsid w:val="000F384E"/>
    <w:rsid w:val="000F4110"/>
    <w:rsid w:val="000F695E"/>
    <w:rsid w:val="001012D6"/>
    <w:rsid w:val="00104D05"/>
    <w:rsid w:val="001072BC"/>
    <w:rsid w:val="0011447A"/>
    <w:rsid w:val="00114FB9"/>
    <w:rsid w:val="00117636"/>
    <w:rsid w:val="00117B2D"/>
    <w:rsid w:val="0013185A"/>
    <w:rsid w:val="00136F3E"/>
    <w:rsid w:val="00141F12"/>
    <w:rsid w:val="001423CF"/>
    <w:rsid w:val="001447F5"/>
    <w:rsid w:val="001458E3"/>
    <w:rsid w:val="00147672"/>
    <w:rsid w:val="00151782"/>
    <w:rsid w:val="00152E26"/>
    <w:rsid w:val="0015497D"/>
    <w:rsid w:val="00157B9E"/>
    <w:rsid w:val="00164B9B"/>
    <w:rsid w:val="001663B7"/>
    <w:rsid w:val="00172032"/>
    <w:rsid w:val="0017207C"/>
    <w:rsid w:val="00176972"/>
    <w:rsid w:val="00177AD6"/>
    <w:rsid w:val="00177CE8"/>
    <w:rsid w:val="00181A58"/>
    <w:rsid w:val="00184FA9"/>
    <w:rsid w:val="00185EB4"/>
    <w:rsid w:val="001901FE"/>
    <w:rsid w:val="00191F96"/>
    <w:rsid w:val="00192622"/>
    <w:rsid w:val="001931AC"/>
    <w:rsid w:val="00197A5E"/>
    <w:rsid w:val="001A38DB"/>
    <w:rsid w:val="001A459F"/>
    <w:rsid w:val="001A4EEB"/>
    <w:rsid w:val="001A6F88"/>
    <w:rsid w:val="001B0139"/>
    <w:rsid w:val="001B0336"/>
    <w:rsid w:val="001B3AB1"/>
    <w:rsid w:val="001B41F3"/>
    <w:rsid w:val="001B5BBC"/>
    <w:rsid w:val="001B685B"/>
    <w:rsid w:val="001B6ECC"/>
    <w:rsid w:val="001C2032"/>
    <w:rsid w:val="001C3669"/>
    <w:rsid w:val="001D3375"/>
    <w:rsid w:val="001D4918"/>
    <w:rsid w:val="001E0060"/>
    <w:rsid w:val="001E41CD"/>
    <w:rsid w:val="001E5632"/>
    <w:rsid w:val="001F5DA9"/>
    <w:rsid w:val="001F787E"/>
    <w:rsid w:val="00201233"/>
    <w:rsid w:val="00205978"/>
    <w:rsid w:val="0021025E"/>
    <w:rsid w:val="00210731"/>
    <w:rsid w:val="002140D2"/>
    <w:rsid w:val="00221343"/>
    <w:rsid w:val="00222AC1"/>
    <w:rsid w:val="002246E2"/>
    <w:rsid w:val="00224842"/>
    <w:rsid w:val="002270DA"/>
    <w:rsid w:val="00236BD0"/>
    <w:rsid w:val="0024061A"/>
    <w:rsid w:val="00241A7B"/>
    <w:rsid w:val="00242433"/>
    <w:rsid w:val="00242F9D"/>
    <w:rsid w:val="00251108"/>
    <w:rsid w:val="0025469C"/>
    <w:rsid w:val="002606D1"/>
    <w:rsid w:val="00263DBA"/>
    <w:rsid w:val="00285A3D"/>
    <w:rsid w:val="0028639D"/>
    <w:rsid w:val="00286C06"/>
    <w:rsid w:val="00290672"/>
    <w:rsid w:val="00292DB3"/>
    <w:rsid w:val="002A07BE"/>
    <w:rsid w:val="002A3127"/>
    <w:rsid w:val="002A7D63"/>
    <w:rsid w:val="002B4ED3"/>
    <w:rsid w:val="002B5ECA"/>
    <w:rsid w:val="002C515D"/>
    <w:rsid w:val="002C73D9"/>
    <w:rsid w:val="002D1413"/>
    <w:rsid w:val="002D4CDB"/>
    <w:rsid w:val="002E0A7A"/>
    <w:rsid w:val="002E1A9A"/>
    <w:rsid w:val="002F3BF7"/>
    <w:rsid w:val="002F53F7"/>
    <w:rsid w:val="002F6423"/>
    <w:rsid w:val="00300781"/>
    <w:rsid w:val="0030183D"/>
    <w:rsid w:val="0030281D"/>
    <w:rsid w:val="00302836"/>
    <w:rsid w:val="00303286"/>
    <w:rsid w:val="00304C07"/>
    <w:rsid w:val="00305FEA"/>
    <w:rsid w:val="00307CEA"/>
    <w:rsid w:val="00307D9F"/>
    <w:rsid w:val="003111A4"/>
    <w:rsid w:val="00315A40"/>
    <w:rsid w:val="00316CC0"/>
    <w:rsid w:val="00322174"/>
    <w:rsid w:val="00333CDC"/>
    <w:rsid w:val="00334EC8"/>
    <w:rsid w:val="003451E7"/>
    <w:rsid w:val="00346B90"/>
    <w:rsid w:val="00351FBA"/>
    <w:rsid w:val="00352BAA"/>
    <w:rsid w:val="00353877"/>
    <w:rsid w:val="00354103"/>
    <w:rsid w:val="00356C39"/>
    <w:rsid w:val="00360519"/>
    <w:rsid w:val="003614B1"/>
    <w:rsid w:val="00363CC2"/>
    <w:rsid w:val="00364EC2"/>
    <w:rsid w:val="00370E2F"/>
    <w:rsid w:val="00377609"/>
    <w:rsid w:val="00380CC7"/>
    <w:rsid w:val="003846F5"/>
    <w:rsid w:val="00384DDF"/>
    <w:rsid w:val="003866F2"/>
    <w:rsid w:val="00386B63"/>
    <w:rsid w:val="003877CC"/>
    <w:rsid w:val="00392187"/>
    <w:rsid w:val="00393B04"/>
    <w:rsid w:val="003949D3"/>
    <w:rsid w:val="003A0A17"/>
    <w:rsid w:val="003A16BD"/>
    <w:rsid w:val="003A23DE"/>
    <w:rsid w:val="003B0F2D"/>
    <w:rsid w:val="003B135E"/>
    <w:rsid w:val="003B4108"/>
    <w:rsid w:val="003B5E4B"/>
    <w:rsid w:val="003B644F"/>
    <w:rsid w:val="003B6943"/>
    <w:rsid w:val="003C5D05"/>
    <w:rsid w:val="003D122D"/>
    <w:rsid w:val="003D1429"/>
    <w:rsid w:val="003D2F98"/>
    <w:rsid w:val="003E2837"/>
    <w:rsid w:val="003E2B91"/>
    <w:rsid w:val="003E3426"/>
    <w:rsid w:val="003E5048"/>
    <w:rsid w:val="003F2D97"/>
    <w:rsid w:val="004006AE"/>
    <w:rsid w:val="00400D5A"/>
    <w:rsid w:val="00402744"/>
    <w:rsid w:val="00404BC6"/>
    <w:rsid w:val="004062C0"/>
    <w:rsid w:val="00407CFE"/>
    <w:rsid w:val="00410BFC"/>
    <w:rsid w:val="00413293"/>
    <w:rsid w:val="004134D2"/>
    <w:rsid w:val="00413739"/>
    <w:rsid w:val="00414EBD"/>
    <w:rsid w:val="00415ED9"/>
    <w:rsid w:val="00430654"/>
    <w:rsid w:val="00436DE0"/>
    <w:rsid w:val="00442554"/>
    <w:rsid w:val="0044422A"/>
    <w:rsid w:val="00446230"/>
    <w:rsid w:val="0044778E"/>
    <w:rsid w:val="00452584"/>
    <w:rsid w:val="00452951"/>
    <w:rsid w:val="00457C9A"/>
    <w:rsid w:val="00460658"/>
    <w:rsid w:val="00463D20"/>
    <w:rsid w:val="0046448B"/>
    <w:rsid w:val="00474A59"/>
    <w:rsid w:val="00475515"/>
    <w:rsid w:val="00480EC3"/>
    <w:rsid w:val="004820BC"/>
    <w:rsid w:val="00484359"/>
    <w:rsid w:val="00484550"/>
    <w:rsid w:val="0049065D"/>
    <w:rsid w:val="004A4AAA"/>
    <w:rsid w:val="004A6C3F"/>
    <w:rsid w:val="004A7816"/>
    <w:rsid w:val="004B42D6"/>
    <w:rsid w:val="004B43A3"/>
    <w:rsid w:val="004E4AE4"/>
    <w:rsid w:val="004E6787"/>
    <w:rsid w:val="004E7B14"/>
    <w:rsid w:val="004E7F97"/>
    <w:rsid w:val="004F103D"/>
    <w:rsid w:val="004F3384"/>
    <w:rsid w:val="004F4FCB"/>
    <w:rsid w:val="00501F5E"/>
    <w:rsid w:val="00502ECB"/>
    <w:rsid w:val="00505D23"/>
    <w:rsid w:val="005065E7"/>
    <w:rsid w:val="00506DC3"/>
    <w:rsid w:val="00507A76"/>
    <w:rsid w:val="0051026B"/>
    <w:rsid w:val="00511976"/>
    <w:rsid w:val="00514864"/>
    <w:rsid w:val="00517756"/>
    <w:rsid w:val="00524DD4"/>
    <w:rsid w:val="005259BA"/>
    <w:rsid w:val="005272B0"/>
    <w:rsid w:val="00531E17"/>
    <w:rsid w:val="00533C96"/>
    <w:rsid w:val="00533EAD"/>
    <w:rsid w:val="005341EB"/>
    <w:rsid w:val="0053683C"/>
    <w:rsid w:val="00536F49"/>
    <w:rsid w:val="00537B8F"/>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09BC"/>
    <w:rsid w:val="00593F45"/>
    <w:rsid w:val="00594323"/>
    <w:rsid w:val="00594991"/>
    <w:rsid w:val="00596B7E"/>
    <w:rsid w:val="005A2642"/>
    <w:rsid w:val="005A2D9A"/>
    <w:rsid w:val="005A3831"/>
    <w:rsid w:val="005A3BF6"/>
    <w:rsid w:val="005A468F"/>
    <w:rsid w:val="005B2EBD"/>
    <w:rsid w:val="005C48ED"/>
    <w:rsid w:val="005C6410"/>
    <w:rsid w:val="005D11A5"/>
    <w:rsid w:val="005D43BE"/>
    <w:rsid w:val="005E208C"/>
    <w:rsid w:val="005E4A67"/>
    <w:rsid w:val="005E5D19"/>
    <w:rsid w:val="005E7B91"/>
    <w:rsid w:val="005F6118"/>
    <w:rsid w:val="005F6813"/>
    <w:rsid w:val="0060041F"/>
    <w:rsid w:val="00601D93"/>
    <w:rsid w:val="00603C0F"/>
    <w:rsid w:val="006104B7"/>
    <w:rsid w:val="00625960"/>
    <w:rsid w:val="00627F02"/>
    <w:rsid w:val="00630B4B"/>
    <w:rsid w:val="00635B19"/>
    <w:rsid w:val="00637615"/>
    <w:rsid w:val="00641B53"/>
    <w:rsid w:val="00642582"/>
    <w:rsid w:val="00652479"/>
    <w:rsid w:val="00652FDF"/>
    <w:rsid w:val="00653AED"/>
    <w:rsid w:val="00653D60"/>
    <w:rsid w:val="00661217"/>
    <w:rsid w:val="00663D20"/>
    <w:rsid w:val="00665714"/>
    <w:rsid w:val="00666A7F"/>
    <w:rsid w:val="00667F14"/>
    <w:rsid w:val="006737D0"/>
    <w:rsid w:val="006749DD"/>
    <w:rsid w:val="00675315"/>
    <w:rsid w:val="006803D6"/>
    <w:rsid w:val="00690A47"/>
    <w:rsid w:val="0069210B"/>
    <w:rsid w:val="00692E03"/>
    <w:rsid w:val="006A2BBE"/>
    <w:rsid w:val="006A2C06"/>
    <w:rsid w:val="006A325E"/>
    <w:rsid w:val="006A33B0"/>
    <w:rsid w:val="006A580A"/>
    <w:rsid w:val="006A7D1E"/>
    <w:rsid w:val="006B0D30"/>
    <w:rsid w:val="006B70CA"/>
    <w:rsid w:val="006C746A"/>
    <w:rsid w:val="006C74B6"/>
    <w:rsid w:val="006D0A73"/>
    <w:rsid w:val="006D13FF"/>
    <w:rsid w:val="006D1B96"/>
    <w:rsid w:val="006D23B2"/>
    <w:rsid w:val="006D5796"/>
    <w:rsid w:val="006E4425"/>
    <w:rsid w:val="006E559E"/>
    <w:rsid w:val="006E5E6C"/>
    <w:rsid w:val="006E7725"/>
    <w:rsid w:val="006F35CB"/>
    <w:rsid w:val="006F4E52"/>
    <w:rsid w:val="00701757"/>
    <w:rsid w:val="00721A3E"/>
    <w:rsid w:val="007227D1"/>
    <w:rsid w:val="00722C15"/>
    <w:rsid w:val="007237B3"/>
    <w:rsid w:val="00723C85"/>
    <w:rsid w:val="00731884"/>
    <w:rsid w:val="00733811"/>
    <w:rsid w:val="00733A7E"/>
    <w:rsid w:val="00737A07"/>
    <w:rsid w:val="0074235B"/>
    <w:rsid w:val="007501C4"/>
    <w:rsid w:val="00753362"/>
    <w:rsid w:val="00762CBA"/>
    <w:rsid w:val="00770455"/>
    <w:rsid w:val="007723A2"/>
    <w:rsid w:val="0077643F"/>
    <w:rsid w:val="00780D5F"/>
    <w:rsid w:val="0078173C"/>
    <w:rsid w:val="0078583D"/>
    <w:rsid w:val="00787F61"/>
    <w:rsid w:val="00793A48"/>
    <w:rsid w:val="00796881"/>
    <w:rsid w:val="007A2E6C"/>
    <w:rsid w:val="007A67BF"/>
    <w:rsid w:val="007B12F9"/>
    <w:rsid w:val="007B685F"/>
    <w:rsid w:val="007B6A1C"/>
    <w:rsid w:val="007C211A"/>
    <w:rsid w:val="007C3CB4"/>
    <w:rsid w:val="007C49CA"/>
    <w:rsid w:val="007C4D1D"/>
    <w:rsid w:val="007C64A6"/>
    <w:rsid w:val="007C695C"/>
    <w:rsid w:val="007E2095"/>
    <w:rsid w:val="007E619A"/>
    <w:rsid w:val="007E61EA"/>
    <w:rsid w:val="007E65C0"/>
    <w:rsid w:val="007E7862"/>
    <w:rsid w:val="007F6027"/>
    <w:rsid w:val="007F677C"/>
    <w:rsid w:val="007F7472"/>
    <w:rsid w:val="00802357"/>
    <w:rsid w:val="0080236E"/>
    <w:rsid w:val="00806053"/>
    <w:rsid w:val="00806D62"/>
    <w:rsid w:val="008149D8"/>
    <w:rsid w:val="00815375"/>
    <w:rsid w:val="00816D4D"/>
    <w:rsid w:val="0082388B"/>
    <w:rsid w:val="00825E36"/>
    <w:rsid w:val="00827414"/>
    <w:rsid w:val="00841104"/>
    <w:rsid w:val="0084256E"/>
    <w:rsid w:val="00850AE0"/>
    <w:rsid w:val="0085134B"/>
    <w:rsid w:val="00852D5A"/>
    <w:rsid w:val="00857CCC"/>
    <w:rsid w:val="00860720"/>
    <w:rsid w:val="00866F66"/>
    <w:rsid w:val="00870F7F"/>
    <w:rsid w:val="00871CF6"/>
    <w:rsid w:val="00882F47"/>
    <w:rsid w:val="008831C2"/>
    <w:rsid w:val="008832C3"/>
    <w:rsid w:val="00891145"/>
    <w:rsid w:val="00892CD6"/>
    <w:rsid w:val="008941A3"/>
    <w:rsid w:val="008A0303"/>
    <w:rsid w:val="008A2C99"/>
    <w:rsid w:val="008A49ED"/>
    <w:rsid w:val="008A53AE"/>
    <w:rsid w:val="008C1FD0"/>
    <w:rsid w:val="008C20AD"/>
    <w:rsid w:val="008C79B9"/>
    <w:rsid w:val="008D5CB4"/>
    <w:rsid w:val="008E1480"/>
    <w:rsid w:val="008E3B72"/>
    <w:rsid w:val="008E67FB"/>
    <w:rsid w:val="008E71BC"/>
    <w:rsid w:val="008E7EFF"/>
    <w:rsid w:val="008F141A"/>
    <w:rsid w:val="008F7EFB"/>
    <w:rsid w:val="0090004E"/>
    <w:rsid w:val="00901C93"/>
    <w:rsid w:val="00905FC5"/>
    <w:rsid w:val="00911C32"/>
    <w:rsid w:val="00916E05"/>
    <w:rsid w:val="009231F1"/>
    <w:rsid w:val="00927D34"/>
    <w:rsid w:val="00931049"/>
    <w:rsid w:val="009522E2"/>
    <w:rsid w:val="00954A71"/>
    <w:rsid w:val="00963F4D"/>
    <w:rsid w:val="0096785E"/>
    <w:rsid w:val="00976EAD"/>
    <w:rsid w:val="0098458A"/>
    <w:rsid w:val="00984F39"/>
    <w:rsid w:val="00986EB9"/>
    <w:rsid w:val="00990EE7"/>
    <w:rsid w:val="00992D7B"/>
    <w:rsid w:val="00994335"/>
    <w:rsid w:val="00994DBC"/>
    <w:rsid w:val="009A162D"/>
    <w:rsid w:val="009A4B62"/>
    <w:rsid w:val="009A59C3"/>
    <w:rsid w:val="009B0DD4"/>
    <w:rsid w:val="009C0CAF"/>
    <w:rsid w:val="009C3CD1"/>
    <w:rsid w:val="009C6440"/>
    <w:rsid w:val="009D18B2"/>
    <w:rsid w:val="009D414E"/>
    <w:rsid w:val="009D7258"/>
    <w:rsid w:val="009D73FD"/>
    <w:rsid w:val="009E0448"/>
    <w:rsid w:val="009E1E5E"/>
    <w:rsid w:val="009F22B2"/>
    <w:rsid w:val="009F5948"/>
    <w:rsid w:val="009F6F17"/>
    <w:rsid w:val="009F7989"/>
    <w:rsid w:val="00A00A20"/>
    <w:rsid w:val="00A030FB"/>
    <w:rsid w:val="00A03249"/>
    <w:rsid w:val="00A111DC"/>
    <w:rsid w:val="00A13723"/>
    <w:rsid w:val="00A16E90"/>
    <w:rsid w:val="00A23BCA"/>
    <w:rsid w:val="00A245B6"/>
    <w:rsid w:val="00A25499"/>
    <w:rsid w:val="00A313FE"/>
    <w:rsid w:val="00A367B2"/>
    <w:rsid w:val="00A368D7"/>
    <w:rsid w:val="00A401B1"/>
    <w:rsid w:val="00A43324"/>
    <w:rsid w:val="00A43E70"/>
    <w:rsid w:val="00A44972"/>
    <w:rsid w:val="00A524F9"/>
    <w:rsid w:val="00A52C24"/>
    <w:rsid w:val="00A53230"/>
    <w:rsid w:val="00A54A6E"/>
    <w:rsid w:val="00A62D45"/>
    <w:rsid w:val="00A74D1B"/>
    <w:rsid w:val="00A7545B"/>
    <w:rsid w:val="00A7757D"/>
    <w:rsid w:val="00A814F4"/>
    <w:rsid w:val="00A858C1"/>
    <w:rsid w:val="00A86B22"/>
    <w:rsid w:val="00A92432"/>
    <w:rsid w:val="00A927DE"/>
    <w:rsid w:val="00A9546D"/>
    <w:rsid w:val="00A97A9F"/>
    <w:rsid w:val="00A97D3E"/>
    <w:rsid w:val="00AA578F"/>
    <w:rsid w:val="00AA7359"/>
    <w:rsid w:val="00AB1F38"/>
    <w:rsid w:val="00AB5C29"/>
    <w:rsid w:val="00AD5633"/>
    <w:rsid w:val="00AE042E"/>
    <w:rsid w:val="00AF04E2"/>
    <w:rsid w:val="00AF24DD"/>
    <w:rsid w:val="00AF7930"/>
    <w:rsid w:val="00AF7C8E"/>
    <w:rsid w:val="00AF7EA6"/>
    <w:rsid w:val="00B07CE3"/>
    <w:rsid w:val="00B127AF"/>
    <w:rsid w:val="00B21289"/>
    <w:rsid w:val="00B32C30"/>
    <w:rsid w:val="00B34B40"/>
    <w:rsid w:val="00B3683D"/>
    <w:rsid w:val="00B40165"/>
    <w:rsid w:val="00B40D17"/>
    <w:rsid w:val="00B414A5"/>
    <w:rsid w:val="00B47236"/>
    <w:rsid w:val="00B4730A"/>
    <w:rsid w:val="00B576EE"/>
    <w:rsid w:val="00B6048A"/>
    <w:rsid w:val="00B61006"/>
    <w:rsid w:val="00B6129C"/>
    <w:rsid w:val="00B637AE"/>
    <w:rsid w:val="00B64955"/>
    <w:rsid w:val="00B65B5C"/>
    <w:rsid w:val="00B672AB"/>
    <w:rsid w:val="00B7244D"/>
    <w:rsid w:val="00B74C88"/>
    <w:rsid w:val="00B812AC"/>
    <w:rsid w:val="00B832E3"/>
    <w:rsid w:val="00B908EA"/>
    <w:rsid w:val="00BA0348"/>
    <w:rsid w:val="00BB3D3D"/>
    <w:rsid w:val="00BB40D7"/>
    <w:rsid w:val="00BC3468"/>
    <w:rsid w:val="00BC4B97"/>
    <w:rsid w:val="00BC73B7"/>
    <w:rsid w:val="00BC75CC"/>
    <w:rsid w:val="00BD02C3"/>
    <w:rsid w:val="00BD64FE"/>
    <w:rsid w:val="00BE0E85"/>
    <w:rsid w:val="00BE32B6"/>
    <w:rsid w:val="00BE42ED"/>
    <w:rsid w:val="00BE69E0"/>
    <w:rsid w:val="00BF07D3"/>
    <w:rsid w:val="00BF75FD"/>
    <w:rsid w:val="00C03C4C"/>
    <w:rsid w:val="00C06041"/>
    <w:rsid w:val="00C07AEB"/>
    <w:rsid w:val="00C10722"/>
    <w:rsid w:val="00C12613"/>
    <w:rsid w:val="00C13FF1"/>
    <w:rsid w:val="00C17B91"/>
    <w:rsid w:val="00C22CAF"/>
    <w:rsid w:val="00C231E2"/>
    <w:rsid w:val="00C244C3"/>
    <w:rsid w:val="00C24B36"/>
    <w:rsid w:val="00C25440"/>
    <w:rsid w:val="00C277D9"/>
    <w:rsid w:val="00C31F8F"/>
    <w:rsid w:val="00C34B43"/>
    <w:rsid w:val="00C416C2"/>
    <w:rsid w:val="00C42B28"/>
    <w:rsid w:val="00C42E7B"/>
    <w:rsid w:val="00C440C1"/>
    <w:rsid w:val="00C45425"/>
    <w:rsid w:val="00C465C5"/>
    <w:rsid w:val="00C46F07"/>
    <w:rsid w:val="00C5048C"/>
    <w:rsid w:val="00C50E5E"/>
    <w:rsid w:val="00C51136"/>
    <w:rsid w:val="00C522BA"/>
    <w:rsid w:val="00C575CB"/>
    <w:rsid w:val="00C62B17"/>
    <w:rsid w:val="00C650F7"/>
    <w:rsid w:val="00C678D7"/>
    <w:rsid w:val="00C70171"/>
    <w:rsid w:val="00C70E12"/>
    <w:rsid w:val="00C817ED"/>
    <w:rsid w:val="00C84073"/>
    <w:rsid w:val="00C86620"/>
    <w:rsid w:val="00C916C4"/>
    <w:rsid w:val="00C93A45"/>
    <w:rsid w:val="00C93F3D"/>
    <w:rsid w:val="00C957CC"/>
    <w:rsid w:val="00C97B3D"/>
    <w:rsid w:val="00CA4738"/>
    <w:rsid w:val="00CA503C"/>
    <w:rsid w:val="00CB12EF"/>
    <w:rsid w:val="00CB494C"/>
    <w:rsid w:val="00CB4BD9"/>
    <w:rsid w:val="00CC1991"/>
    <w:rsid w:val="00CD0DA2"/>
    <w:rsid w:val="00CD3D93"/>
    <w:rsid w:val="00CE21EA"/>
    <w:rsid w:val="00CE4CFE"/>
    <w:rsid w:val="00CE5D77"/>
    <w:rsid w:val="00CF0ECC"/>
    <w:rsid w:val="00CF1C90"/>
    <w:rsid w:val="00CF3296"/>
    <w:rsid w:val="00D00F59"/>
    <w:rsid w:val="00D02C2E"/>
    <w:rsid w:val="00D06201"/>
    <w:rsid w:val="00D07C11"/>
    <w:rsid w:val="00D07DCF"/>
    <w:rsid w:val="00D119AA"/>
    <w:rsid w:val="00D13955"/>
    <w:rsid w:val="00D21B0A"/>
    <w:rsid w:val="00D22351"/>
    <w:rsid w:val="00D2365D"/>
    <w:rsid w:val="00D23B03"/>
    <w:rsid w:val="00D26908"/>
    <w:rsid w:val="00D3500D"/>
    <w:rsid w:val="00D3542D"/>
    <w:rsid w:val="00D43EDB"/>
    <w:rsid w:val="00D4410F"/>
    <w:rsid w:val="00D44DE9"/>
    <w:rsid w:val="00D46490"/>
    <w:rsid w:val="00D47C7A"/>
    <w:rsid w:val="00D54964"/>
    <w:rsid w:val="00D54CB3"/>
    <w:rsid w:val="00D6188C"/>
    <w:rsid w:val="00D715D0"/>
    <w:rsid w:val="00D75F5E"/>
    <w:rsid w:val="00D81266"/>
    <w:rsid w:val="00D82205"/>
    <w:rsid w:val="00D83648"/>
    <w:rsid w:val="00D83DC8"/>
    <w:rsid w:val="00D8491A"/>
    <w:rsid w:val="00D85358"/>
    <w:rsid w:val="00D85D23"/>
    <w:rsid w:val="00D86123"/>
    <w:rsid w:val="00D87B1B"/>
    <w:rsid w:val="00D9684A"/>
    <w:rsid w:val="00D9785E"/>
    <w:rsid w:val="00DA0422"/>
    <w:rsid w:val="00DA7B9F"/>
    <w:rsid w:val="00DB1267"/>
    <w:rsid w:val="00DB2A53"/>
    <w:rsid w:val="00DB37A9"/>
    <w:rsid w:val="00DB4E32"/>
    <w:rsid w:val="00DB621B"/>
    <w:rsid w:val="00DC75AB"/>
    <w:rsid w:val="00DC78B3"/>
    <w:rsid w:val="00DD5720"/>
    <w:rsid w:val="00DE268B"/>
    <w:rsid w:val="00DE413E"/>
    <w:rsid w:val="00DE464C"/>
    <w:rsid w:val="00DE723E"/>
    <w:rsid w:val="00DE79FD"/>
    <w:rsid w:val="00DF0700"/>
    <w:rsid w:val="00DF3F75"/>
    <w:rsid w:val="00DF5892"/>
    <w:rsid w:val="00E10286"/>
    <w:rsid w:val="00E10F29"/>
    <w:rsid w:val="00E1116F"/>
    <w:rsid w:val="00E13140"/>
    <w:rsid w:val="00E13DE9"/>
    <w:rsid w:val="00E14288"/>
    <w:rsid w:val="00E16333"/>
    <w:rsid w:val="00E21F0C"/>
    <w:rsid w:val="00E261C1"/>
    <w:rsid w:val="00E3426E"/>
    <w:rsid w:val="00E3512A"/>
    <w:rsid w:val="00E37886"/>
    <w:rsid w:val="00E41987"/>
    <w:rsid w:val="00E43895"/>
    <w:rsid w:val="00E50A15"/>
    <w:rsid w:val="00E51F1F"/>
    <w:rsid w:val="00E5544D"/>
    <w:rsid w:val="00E56BD0"/>
    <w:rsid w:val="00E60DCD"/>
    <w:rsid w:val="00E82087"/>
    <w:rsid w:val="00E82FF8"/>
    <w:rsid w:val="00E83B12"/>
    <w:rsid w:val="00E852DD"/>
    <w:rsid w:val="00E865E9"/>
    <w:rsid w:val="00E86C5A"/>
    <w:rsid w:val="00E8729F"/>
    <w:rsid w:val="00E8733A"/>
    <w:rsid w:val="00E87C2B"/>
    <w:rsid w:val="00E97702"/>
    <w:rsid w:val="00EA099F"/>
    <w:rsid w:val="00EA22C3"/>
    <w:rsid w:val="00EA649E"/>
    <w:rsid w:val="00EA6B24"/>
    <w:rsid w:val="00EB3BE7"/>
    <w:rsid w:val="00EB3D0F"/>
    <w:rsid w:val="00EC1413"/>
    <w:rsid w:val="00EC45AD"/>
    <w:rsid w:val="00EC656A"/>
    <w:rsid w:val="00ED0FD7"/>
    <w:rsid w:val="00ED1B5F"/>
    <w:rsid w:val="00ED69F8"/>
    <w:rsid w:val="00EE3DAD"/>
    <w:rsid w:val="00EE6D5D"/>
    <w:rsid w:val="00EF60E0"/>
    <w:rsid w:val="00EF6AD6"/>
    <w:rsid w:val="00F16D64"/>
    <w:rsid w:val="00F211BB"/>
    <w:rsid w:val="00F21C3A"/>
    <w:rsid w:val="00F22968"/>
    <w:rsid w:val="00F33693"/>
    <w:rsid w:val="00F33AC3"/>
    <w:rsid w:val="00F33CCB"/>
    <w:rsid w:val="00F35293"/>
    <w:rsid w:val="00F35F11"/>
    <w:rsid w:val="00F371A2"/>
    <w:rsid w:val="00F41742"/>
    <w:rsid w:val="00F41AFC"/>
    <w:rsid w:val="00F42835"/>
    <w:rsid w:val="00F43EF9"/>
    <w:rsid w:val="00F55BA1"/>
    <w:rsid w:val="00F6253B"/>
    <w:rsid w:val="00F65463"/>
    <w:rsid w:val="00F66322"/>
    <w:rsid w:val="00F709FB"/>
    <w:rsid w:val="00F71CC6"/>
    <w:rsid w:val="00F77600"/>
    <w:rsid w:val="00F81B89"/>
    <w:rsid w:val="00F82329"/>
    <w:rsid w:val="00F87C72"/>
    <w:rsid w:val="00F9100F"/>
    <w:rsid w:val="00F94549"/>
    <w:rsid w:val="00F969E6"/>
    <w:rsid w:val="00FA000B"/>
    <w:rsid w:val="00FA17D2"/>
    <w:rsid w:val="00FA1FCF"/>
    <w:rsid w:val="00FA2EFB"/>
    <w:rsid w:val="00FA309F"/>
    <w:rsid w:val="00FA3F4E"/>
    <w:rsid w:val="00FA3FA4"/>
    <w:rsid w:val="00FA63A5"/>
    <w:rsid w:val="00FB26D1"/>
    <w:rsid w:val="00FB3D97"/>
    <w:rsid w:val="00FC0B0B"/>
    <w:rsid w:val="00FC362A"/>
    <w:rsid w:val="00FC44A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 w:type="paragraph" w:styleId="Revision">
    <w:name w:val="Revision"/>
    <w:hidden/>
    <w:uiPriority w:val="99"/>
    <w:semiHidden/>
    <w:rsid w:val="00414EB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1</Pages>
  <Words>19600</Words>
  <Characters>113485</Characters>
  <Application>Microsoft Office Word</Application>
  <DocSecurity>0</DocSecurity>
  <Lines>1401</Lines>
  <Paragraphs>33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32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9</cp:revision>
  <cp:lastPrinted>2017-12-18T18:40:00Z</cp:lastPrinted>
  <dcterms:created xsi:type="dcterms:W3CDTF">2021-08-19T18:19:00Z</dcterms:created>
  <dcterms:modified xsi:type="dcterms:W3CDTF">2021-08-19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3nYiRBK"/&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